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BC9BD" w14:textId="77777777" w:rsidR="00B929B5" w:rsidRDefault="0022024D" w:rsidP="00FA2752">
      <w:pPr>
        <w:pStyle w:val="01universitetas"/>
      </w:pPr>
      <w:bookmarkStart w:id="0" w:name="_GoBack"/>
      <w:bookmarkEnd w:id="0"/>
      <w:r w:rsidRPr="00581598">
        <w:rPr>
          <w:noProof/>
        </w:rPr>
        <w:drawing>
          <wp:inline distT="0" distB="0" distL="0" distR="0" wp14:anchorId="2C58E6DB" wp14:editId="6DA74465">
            <wp:extent cx="1653540" cy="5943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inline>
        </w:drawing>
      </w:r>
    </w:p>
    <w:p w14:paraId="0AD818A3" w14:textId="30DDC0D7" w:rsidR="002F6F19" w:rsidRPr="000F5462" w:rsidRDefault="002F6F19" w:rsidP="00B929B5">
      <w:pPr>
        <w:pStyle w:val="01universitetas"/>
      </w:pPr>
      <w:r w:rsidRPr="000F5462">
        <w:t>VILNIAUS GEDIMINO TECHNIKOS UNIVERSITETAS</w:t>
      </w:r>
    </w:p>
    <w:p w14:paraId="1F35D7A5" w14:textId="77777777" w:rsidR="002F6F19" w:rsidRPr="000F5462" w:rsidRDefault="002F6F19" w:rsidP="00B929B5">
      <w:pPr>
        <w:pStyle w:val="02Fakultetaskatedra"/>
        <w:rPr>
          <w:i/>
          <w:iCs/>
        </w:rPr>
      </w:pPr>
      <w:r w:rsidRPr="000F5462">
        <w:t>…………………………………FAKULTETAS</w:t>
      </w:r>
    </w:p>
    <w:p w14:paraId="6F9E91C8" w14:textId="77777777" w:rsidR="002F6F19" w:rsidRPr="000F5462" w:rsidRDefault="002F6F19" w:rsidP="00B929B5">
      <w:pPr>
        <w:pStyle w:val="02Fakultetaskatedra"/>
        <w:rPr>
          <w:vertAlign w:val="superscript"/>
        </w:rPr>
      </w:pPr>
      <w:r w:rsidRPr="000F5462">
        <w:rPr>
          <w:caps/>
        </w:rPr>
        <w:t>…………………………….KATEDRA</w:t>
      </w:r>
    </w:p>
    <w:p w14:paraId="2481D552" w14:textId="77777777" w:rsidR="002F6F19" w:rsidRPr="000F5462" w:rsidRDefault="002F6F19" w:rsidP="00B929B5">
      <w:pPr>
        <w:pStyle w:val="03Temospavadinimas"/>
      </w:pPr>
      <w:r w:rsidRPr="000F5462">
        <w:t>Temos pavadinimas</w:t>
      </w:r>
    </w:p>
    <w:p w14:paraId="180F86B2" w14:textId="77777777" w:rsidR="002F6F19" w:rsidRPr="000F5462" w:rsidRDefault="002F6F19" w:rsidP="00B929B5">
      <w:pPr>
        <w:pStyle w:val="04Dalykopavadinimas"/>
      </w:pPr>
      <w:r w:rsidRPr="000F5462">
        <w:t>Dalyko pavadinimas</w:t>
      </w:r>
    </w:p>
    <w:p w14:paraId="26AF24D8" w14:textId="77777777" w:rsidR="002F6F19" w:rsidRDefault="002F6F19" w:rsidP="00B929B5">
      <w:pPr>
        <w:pStyle w:val="05Darbotipas"/>
      </w:pPr>
      <w:r>
        <w:t>Rašto darbo tipas (kursinis darbas / kompleksinis darbas / namų darbas / referatas)</w:t>
      </w:r>
    </w:p>
    <w:p w14:paraId="128905CF" w14:textId="7BF213C8" w:rsidR="002F6F19" w:rsidRDefault="002F6F19" w:rsidP="00B929B5">
      <w:pPr>
        <w:pStyle w:val="06Darbatliko"/>
      </w:pPr>
      <w:r>
        <w:t>Atliko: ......... gr. studentė Vardas, Pavardė</w:t>
      </w:r>
    </w:p>
    <w:p w14:paraId="2DB0A04E" w14:textId="77777777" w:rsidR="002F6F19" w:rsidRPr="00E73B51" w:rsidRDefault="002F6F19" w:rsidP="00B929B5">
      <w:pPr>
        <w:pStyle w:val="07Darbtikrino"/>
      </w:pPr>
      <w:r>
        <w:t>Tikrino: dėstytojo pareigos, mokslo laipsnis, Vardas, Pavardė</w:t>
      </w:r>
    </w:p>
    <w:p w14:paraId="489F3DE0" w14:textId="77777777" w:rsidR="002F6F19" w:rsidRPr="000F5462" w:rsidRDefault="002F6F19" w:rsidP="00B929B5">
      <w:pPr>
        <w:pStyle w:val="08Vilnius"/>
      </w:pPr>
      <w:r>
        <w:t>VILNIUS 20XX</w:t>
      </w:r>
    </w:p>
    <w:p w14:paraId="5668F31C" w14:textId="14885C2C" w:rsidR="00C160F9" w:rsidRPr="002D52F0" w:rsidRDefault="002F6F19" w:rsidP="00B929B5">
      <w:pPr>
        <w:pStyle w:val="09Turinys"/>
        <w:rPr>
          <w:bCs/>
        </w:rPr>
      </w:pPr>
      <w:bookmarkStart w:id="1" w:name="_Toc19451061"/>
      <w:bookmarkStart w:id="2" w:name="_Toc19451111"/>
      <w:r w:rsidRPr="002D52F0">
        <w:lastRenderedPageBreak/>
        <w:t xml:space="preserve">TURINYS </w:t>
      </w:r>
      <w:r w:rsidRPr="00F155A4">
        <w:rPr>
          <w:b w:val="0"/>
        </w:rPr>
        <w:t>(turi būti sudarytas automatiškai)</w:t>
      </w:r>
      <w:bookmarkEnd w:id="1"/>
      <w:bookmarkEnd w:id="2"/>
    </w:p>
    <w:p w14:paraId="5EE387C8" w14:textId="37E0BE0C" w:rsidR="00536854" w:rsidRDefault="00536854" w:rsidP="00A67527">
      <w:pPr>
        <w:pStyle w:val="TOC1"/>
        <w:rPr>
          <w:rFonts w:asciiTheme="minorHAnsi" w:eastAsiaTheme="minorEastAsia" w:hAnsiTheme="minorHAnsi" w:cstheme="minorBidi"/>
          <w:b/>
          <w:sz w:val="22"/>
          <w:szCs w:val="22"/>
        </w:rPr>
      </w:pPr>
      <w:r>
        <w:rPr>
          <w:b/>
          <w:lang w:val="en-GB" w:eastAsia="en-US"/>
        </w:rPr>
        <w:fldChar w:fldCharType="begin"/>
      </w:r>
      <w:r>
        <w:rPr>
          <w:b/>
          <w:lang w:val="en-GB" w:eastAsia="en-US"/>
        </w:rPr>
        <w:instrText xml:space="preserve"> TOC \h \z \t "11_Skyriaus pavadinimas 1;1;12_Poskyrio pavadinimas;2;13_Skyrelio pavadinimas;3" </w:instrText>
      </w:r>
      <w:r>
        <w:rPr>
          <w:b/>
          <w:lang w:val="en-GB" w:eastAsia="en-US"/>
        </w:rPr>
        <w:fldChar w:fldCharType="separate"/>
      </w:r>
      <w:hyperlink w:anchor="_Toc74297973" w:history="1">
        <w:r w:rsidRPr="00534F45">
          <w:rPr>
            <w:rStyle w:val="Hyperlink"/>
          </w:rPr>
          <w:t>ĮVADAS</w:t>
        </w:r>
        <w:r>
          <w:rPr>
            <w:webHidden/>
          </w:rPr>
          <w:tab/>
        </w:r>
        <w:r>
          <w:rPr>
            <w:webHidden/>
          </w:rPr>
          <w:fldChar w:fldCharType="begin"/>
        </w:r>
        <w:r>
          <w:rPr>
            <w:webHidden/>
          </w:rPr>
          <w:instrText xml:space="preserve"> PAGEREF _Toc74297973 \h </w:instrText>
        </w:r>
        <w:r>
          <w:rPr>
            <w:webHidden/>
          </w:rPr>
        </w:r>
        <w:r>
          <w:rPr>
            <w:webHidden/>
          </w:rPr>
          <w:fldChar w:fldCharType="separate"/>
        </w:r>
        <w:r>
          <w:rPr>
            <w:webHidden/>
          </w:rPr>
          <w:t>6</w:t>
        </w:r>
        <w:r>
          <w:rPr>
            <w:webHidden/>
          </w:rPr>
          <w:fldChar w:fldCharType="end"/>
        </w:r>
      </w:hyperlink>
    </w:p>
    <w:p w14:paraId="59DCF10D" w14:textId="043698B7" w:rsidR="00536854" w:rsidRDefault="00121434" w:rsidP="00A67527">
      <w:pPr>
        <w:pStyle w:val="TOC1"/>
        <w:rPr>
          <w:rFonts w:asciiTheme="minorHAnsi" w:eastAsiaTheme="minorEastAsia" w:hAnsiTheme="minorHAnsi" w:cstheme="minorBidi"/>
          <w:b/>
          <w:sz w:val="22"/>
          <w:szCs w:val="22"/>
        </w:rPr>
      </w:pPr>
      <w:hyperlink w:anchor="_Toc74297974" w:history="1">
        <w:r w:rsidR="00536854" w:rsidRPr="00534F45">
          <w:rPr>
            <w:rStyle w:val="Hyperlink"/>
          </w:rPr>
          <w:t>1. LITERATŪROS ANALIZĖ</w:t>
        </w:r>
        <w:r w:rsidR="00536854">
          <w:rPr>
            <w:webHidden/>
          </w:rPr>
          <w:tab/>
        </w:r>
        <w:r w:rsidR="00536854">
          <w:rPr>
            <w:webHidden/>
          </w:rPr>
          <w:fldChar w:fldCharType="begin"/>
        </w:r>
        <w:r w:rsidR="00536854">
          <w:rPr>
            <w:webHidden/>
          </w:rPr>
          <w:instrText xml:space="preserve"> PAGEREF _Toc74297974 \h </w:instrText>
        </w:r>
        <w:r w:rsidR="00536854">
          <w:rPr>
            <w:webHidden/>
          </w:rPr>
        </w:r>
        <w:r w:rsidR="00536854">
          <w:rPr>
            <w:webHidden/>
          </w:rPr>
          <w:fldChar w:fldCharType="separate"/>
        </w:r>
        <w:r w:rsidR="00536854">
          <w:rPr>
            <w:webHidden/>
          </w:rPr>
          <w:t>7</w:t>
        </w:r>
        <w:r w:rsidR="00536854">
          <w:rPr>
            <w:webHidden/>
          </w:rPr>
          <w:fldChar w:fldCharType="end"/>
        </w:r>
      </w:hyperlink>
    </w:p>
    <w:p w14:paraId="0C18610F" w14:textId="3601B106" w:rsidR="00536854" w:rsidRDefault="00121434" w:rsidP="00A67527">
      <w:pPr>
        <w:pStyle w:val="TOC2"/>
        <w:ind w:left="240"/>
        <w:rPr>
          <w:rFonts w:asciiTheme="minorHAnsi" w:eastAsiaTheme="minorEastAsia" w:hAnsiTheme="minorHAnsi" w:cstheme="minorBidi"/>
          <w:smallCaps/>
          <w:noProof/>
          <w:sz w:val="22"/>
          <w:szCs w:val="22"/>
        </w:rPr>
      </w:pPr>
      <w:hyperlink w:anchor="_Toc74297975" w:history="1">
        <w:r w:rsidR="00536854" w:rsidRPr="00534F45">
          <w:rPr>
            <w:rStyle w:val="Hyperlink"/>
            <w:noProof/>
          </w:rPr>
          <w:t>1.1. Poskyrio pavadinimas</w:t>
        </w:r>
        <w:r w:rsidR="00536854">
          <w:rPr>
            <w:noProof/>
            <w:webHidden/>
          </w:rPr>
          <w:tab/>
        </w:r>
        <w:r w:rsidR="00536854">
          <w:rPr>
            <w:noProof/>
            <w:webHidden/>
          </w:rPr>
          <w:fldChar w:fldCharType="begin"/>
        </w:r>
        <w:r w:rsidR="00536854">
          <w:rPr>
            <w:noProof/>
            <w:webHidden/>
          </w:rPr>
          <w:instrText xml:space="preserve"> PAGEREF _Toc74297975 \h </w:instrText>
        </w:r>
        <w:r w:rsidR="00536854">
          <w:rPr>
            <w:noProof/>
            <w:webHidden/>
          </w:rPr>
        </w:r>
        <w:r w:rsidR="00536854">
          <w:rPr>
            <w:noProof/>
            <w:webHidden/>
          </w:rPr>
          <w:fldChar w:fldCharType="separate"/>
        </w:r>
        <w:r w:rsidR="00536854">
          <w:rPr>
            <w:noProof/>
            <w:webHidden/>
          </w:rPr>
          <w:t>7</w:t>
        </w:r>
        <w:r w:rsidR="00536854">
          <w:rPr>
            <w:noProof/>
            <w:webHidden/>
          </w:rPr>
          <w:fldChar w:fldCharType="end"/>
        </w:r>
      </w:hyperlink>
    </w:p>
    <w:p w14:paraId="1E502E0E" w14:textId="38DDE79D" w:rsidR="00536854" w:rsidRDefault="00121434" w:rsidP="00A67527">
      <w:pPr>
        <w:pStyle w:val="TOC2"/>
        <w:ind w:left="600" w:hanging="360"/>
        <w:rPr>
          <w:rFonts w:asciiTheme="minorHAnsi" w:eastAsiaTheme="minorEastAsia" w:hAnsiTheme="minorHAnsi" w:cstheme="minorBidi"/>
          <w:smallCaps/>
          <w:noProof/>
          <w:sz w:val="22"/>
          <w:szCs w:val="22"/>
        </w:rPr>
      </w:pPr>
      <w:hyperlink w:anchor="_Toc74297976" w:history="1">
        <w:r w:rsidR="00536854" w:rsidRPr="00534F45">
          <w:rPr>
            <w:rStyle w:val="Hyperlink"/>
            <w:noProof/>
          </w:rPr>
          <w:t>1.2. Poskyrio pavadinimas</w:t>
        </w:r>
        <w:r w:rsidR="00536854">
          <w:rPr>
            <w:noProof/>
            <w:webHidden/>
          </w:rPr>
          <w:tab/>
        </w:r>
        <w:r w:rsidR="00536854">
          <w:rPr>
            <w:noProof/>
            <w:webHidden/>
          </w:rPr>
          <w:fldChar w:fldCharType="begin"/>
        </w:r>
        <w:r w:rsidR="00536854">
          <w:rPr>
            <w:noProof/>
            <w:webHidden/>
          </w:rPr>
          <w:instrText xml:space="preserve"> PAGEREF _Toc74297976 \h </w:instrText>
        </w:r>
        <w:r w:rsidR="00536854">
          <w:rPr>
            <w:noProof/>
            <w:webHidden/>
          </w:rPr>
        </w:r>
        <w:r w:rsidR="00536854">
          <w:rPr>
            <w:noProof/>
            <w:webHidden/>
          </w:rPr>
          <w:fldChar w:fldCharType="separate"/>
        </w:r>
        <w:r w:rsidR="00536854">
          <w:rPr>
            <w:noProof/>
            <w:webHidden/>
          </w:rPr>
          <w:t>8</w:t>
        </w:r>
        <w:r w:rsidR="00536854">
          <w:rPr>
            <w:noProof/>
            <w:webHidden/>
          </w:rPr>
          <w:fldChar w:fldCharType="end"/>
        </w:r>
      </w:hyperlink>
    </w:p>
    <w:p w14:paraId="05038C02" w14:textId="714B6764" w:rsidR="00536854" w:rsidRDefault="00121434">
      <w:pPr>
        <w:pStyle w:val="TOC3"/>
        <w:rPr>
          <w:rFonts w:asciiTheme="minorHAnsi" w:eastAsiaTheme="minorEastAsia" w:hAnsiTheme="minorHAnsi" w:cstheme="minorBidi"/>
          <w:i w:val="0"/>
          <w:iCs w:val="0"/>
          <w:noProof/>
          <w:sz w:val="22"/>
          <w:szCs w:val="22"/>
        </w:rPr>
      </w:pPr>
      <w:hyperlink w:anchor="_Toc74297977" w:history="1">
        <w:r w:rsidR="00536854" w:rsidRPr="00534F45">
          <w:rPr>
            <w:rStyle w:val="Hyperlink"/>
            <w:noProof/>
          </w:rPr>
          <w:t>1.2.1. Skyrelio pavadinimas</w:t>
        </w:r>
        <w:r w:rsidR="00536854">
          <w:rPr>
            <w:noProof/>
            <w:webHidden/>
          </w:rPr>
          <w:tab/>
        </w:r>
        <w:r w:rsidR="00536854">
          <w:rPr>
            <w:noProof/>
            <w:webHidden/>
          </w:rPr>
          <w:fldChar w:fldCharType="begin"/>
        </w:r>
        <w:r w:rsidR="00536854">
          <w:rPr>
            <w:noProof/>
            <w:webHidden/>
          </w:rPr>
          <w:instrText xml:space="preserve"> PAGEREF _Toc74297977 \h </w:instrText>
        </w:r>
        <w:r w:rsidR="00536854">
          <w:rPr>
            <w:noProof/>
            <w:webHidden/>
          </w:rPr>
        </w:r>
        <w:r w:rsidR="00536854">
          <w:rPr>
            <w:noProof/>
            <w:webHidden/>
          </w:rPr>
          <w:fldChar w:fldCharType="separate"/>
        </w:r>
        <w:r w:rsidR="00536854">
          <w:rPr>
            <w:noProof/>
            <w:webHidden/>
          </w:rPr>
          <w:t>8</w:t>
        </w:r>
        <w:r w:rsidR="00536854">
          <w:rPr>
            <w:noProof/>
            <w:webHidden/>
          </w:rPr>
          <w:fldChar w:fldCharType="end"/>
        </w:r>
      </w:hyperlink>
    </w:p>
    <w:p w14:paraId="741ECFB0" w14:textId="227FBA96" w:rsidR="00536854" w:rsidRDefault="00121434">
      <w:pPr>
        <w:pStyle w:val="TOC3"/>
        <w:rPr>
          <w:rFonts w:asciiTheme="minorHAnsi" w:eastAsiaTheme="minorEastAsia" w:hAnsiTheme="minorHAnsi" w:cstheme="minorBidi"/>
          <w:i w:val="0"/>
          <w:iCs w:val="0"/>
          <w:noProof/>
          <w:sz w:val="22"/>
          <w:szCs w:val="22"/>
        </w:rPr>
      </w:pPr>
      <w:hyperlink w:anchor="_Toc74297978" w:history="1">
        <w:r w:rsidR="00536854" w:rsidRPr="00534F45">
          <w:rPr>
            <w:rStyle w:val="Hyperlink"/>
            <w:noProof/>
          </w:rPr>
          <w:t>1.2.2. Skyrelio pavadinimas</w:t>
        </w:r>
        <w:r w:rsidR="00536854">
          <w:rPr>
            <w:noProof/>
            <w:webHidden/>
          </w:rPr>
          <w:tab/>
        </w:r>
        <w:r w:rsidR="00536854">
          <w:rPr>
            <w:noProof/>
            <w:webHidden/>
          </w:rPr>
          <w:fldChar w:fldCharType="begin"/>
        </w:r>
        <w:r w:rsidR="00536854">
          <w:rPr>
            <w:noProof/>
            <w:webHidden/>
          </w:rPr>
          <w:instrText xml:space="preserve"> PAGEREF _Toc74297978 \h </w:instrText>
        </w:r>
        <w:r w:rsidR="00536854">
          <w:rPr>
            <w:noProof/>
            <w:webHidden/>
          </w:rPr>
        </w:r>
        <w:r w:rsidR="00536854">
          <w:rPr>
            <w:noProof/>
            <w:webHidden/>
          </w:rPr>
          <w:fldChar w:fldCharType="separate"/>
        </w:r>
        <w:r w:rsidR="00536854">
          <w:rPr>
            <w:noProof/>
            <w:webHidden/>
          </w:rPr>
          <w:t>9</w:t>
        </w:r>
        <w:r w:rsidR="00536854">
          <w:rPr>
            <w:noProof/>
            <w:webHidden/>
          </w:rPr>
          <w:fldChar w:fldCharType="end"/>
        </w:r>
      </w:hyperlink>
    </w:p>
    <w:p w14:paraId="5D127E29" w14:textId="3C7A3E96" w:rsidR="00536854" w:rsidRDefault="00121434" w:rsidP="00A67527">
      <w:pPr>
        <w:pStyle w:val="TOC1"/>
        <w:rPr>
          <w:rFonts w:asciiTheme="minorHAnsi" w:eastAsiaTheme="minorEastAsia" w:hAnsiTheme="minorHAnsi" w:cstheme="minorBidi"/>
          <w:b/>
          <w:sz w:val="22"/>
          <w:szCs w:val="22"/>
        </w:rPr>
      </w:pPr>
      <w:hyperlink w:anchor="_Toc74297979" w:history="1">
        <w:r w:rsidR="00536854" w:rsidRPr="00534F45">
          <w:rPr>
            <w:rStyle w:val="Hyperlink"/>
          </w:rPr>
          <w:t>2. METODOLOGIJA</w:t>
        </w:r>
        <w:r w:rsidR="00536854">
          <w:rPr>
            <w:webHidden/>
          </w:rPr>
          <w:tab/>
        </w:r>
        <w:r w:rsidR="00536854">
          <w:rPr>
            <w:webHidden/>
          </w:rPr>
          <w:fldChar w:fldCharType="begin"/>
        </w:r>
        <w:r w:rsidR="00536854">
          <w:rPr>
            <w:webHidden/>
          </w:rPr>
          <w:instrText xml:space="preserve"> PAGEREF _Toc74297979 \h </w:instrText>
        </w:r>
        <w:r w:rsidR="00536854">
          <w:rPr>
            <w:webHidden/>
          </w:rPr>
        </w:r>
        <w:r w:rsidR="00536854">
          <w:rPr>
            <w:webHidden/>
          </w:rPr>
          <w:fldChar w:fldCharType="separate"/>
        </w:r>
        <w:r w:rsidR="00536854">
          <w:rPr>
            <w:webHidden/>
          </w:rPr>
          <w:t>10</w:t>
        </w:r>
        <w:r w:rsidR="00536854">
          <w:rPr>
            <w:webHidden/>
          </w:rPr>
          <w:fldChar w:fldCharType="end"/>
        </w:r>
      </w:hyperlink>
    </w:p>
    <w:p w14:paraId="297EC20A" w14:textId="0E5CEDB7" w:rsidR="00536854" w:rsidRDefault="00121434" w:rsidP="00A67527">
      <w:pPr>
        <w:pStyle w:val="TOC2"/>
        <w:ind w:left="240"/>
        <w:rPr>
          <w:rFonts w:asciiTheme="minorHAnsi" w:eastAsiaTheme="minorEastAsia" w:hAnsiTheme="minorHAnsi" w:cstheme="minorBidi"/>
          <w:smallCaps/>
          <w:noProof/>
          <w:sz w:val="22"/>
          <w:szCs w:val="22"/>
        </w:rPr>
      </w:pPr>
      <w:hyperlink w:anchor="_Toc74297980" w:history="1">
        <w:r w:rsidR="00536854" w:rsidRPr="00534F45">
          <w:rPr>
            <w:rStyle w:val="Hyperlink"/>
            <w:noProof/>
          </w:rPr>
          <w:t>2.1. Poskyrio pavadinimas</w:t>
        </w:r>
        <w:r w:rsidR="00536854">
          <w:rPr>
            <w:noProof/>
            <w:webHidden/>
          </w:rPr>
          <w:tab/>
        </w:r>
        <w:r w:rsidR="00536854">
          <w:rPr>
            <w:noProof/>
            <w:webHidden/>
          </w:rPr>
          <w:fldChar w:fldCharType="begin"/>
        </w:r>
        <w:r w:rsidR="00536854">
          <w:rPr>
            <w:noProof/>
            <w:webHidden/>
          </w:rPr>
          <w:instrText xml:space="preserve"> PAGEREF _Toc74297980 \h </w:instrText>
        </w:r>
        <w:r w:rsidR="00536854">
          <w:rPr>
            <w:noProof/>
            <w:webHidden/>
          </w:rPr>
        </w:r>
        <w:r w:rsidR="00536854">
          <w:rPr>
            <w:noProof/>
            <w:webHidden/>
          </w:rPr>
          <w:fldChar w:fldCharType="separate"/>
        </w:r>
        <w:r w:rsidR="00536854">
          <w:rPr>
            <w:noProof/>
            <w:webHidden/>
          </w:rPr>
          <w:t>10</w:t>
        </w:r>
        <w:r w:rsidR="00536854">
          <w:rPr>
            <w:noProof/>
            <w:webHidden/>
          </w:rPr>
          <w:fldChar w:fldCharType="end"/>
        </w:r>
      </w:hyperlink>
    </w:p>
    <w:p w14:paraId="7EE6B69F" w14:textId="032D9CED" w:rsidR="00536854" w:rsidRDefault="00121434" w:rsidP="00A67527">
      <w:pPr>
        <w:pStyle w:val="TOC2"/>
        <w:ind w:left="600" w:hanging="360"/>
        <w:rPr>
          <w:rFonts w:asciiTheme="minorHAnsi" w:eastAsiaTheme="minorEastAsia" w:hAnsiTheme="minorHAnsi" w:cstheme="minorBidi"/>
          <w:smallCaps/>
          <w:noProof/>
          <w:sz w:val="22"/>
          <w:szCs w:val="22"/>
        </w:rPr>
      </w:pPr>
      <w:hyperlink w:anchor="_Toc74297981" w:history="1">
        <w:r w:rsidR="00536854" w:rsidRPr="00534F45">
          <w:rPr>
            <w:rStyle w:val="Hyperlink"/>
            <w:noProof/>
          </w:rPr>
          <w:t>2.2. Poskyrio pavadinimas</w:t>
        </w:r>
        <w:r w:rsidR="00536854">
          <w:rPr>
            <w:noProof/>
            <w:webHidden/>
          </w:rPr>
          <w:tab/>
        </w:r>
        <w:r w:rsidR="00536854">
          <w:rPr>
            <w:noProof/>
            <w:webHidden/>
          </w:rPr>
          <w:fldChar w:fldCharType="begin"/>
        </w:r>
        <w:r w:rsidR="00536854">
          <w:rPr>
            <w:noProof/>
            <w:webHidden/>
          </w:rPr>
          <w:instrText xml:space="preserve"> PAGEREF _Toc74297981 \h </w:instrText>
        </w:r>
        <w:r w:rsidR="00536854">
          <w:rPr>
            <w:noProof/>
            <w:webHidden/>
          </w:rPr>
        </w:r>
        <w:r w:rsidR="00536854">
          <w:rPr>
            <w:noProof/>
            <w:webHidden/>
          </w:rPr>
          <w:fldChar w:fldCharType="separate"/>
        </w:r>
        <w:r w:rsidR="00536854">
          <w:rPr>
            <w:noProof/>
            <w:webHidden/>
          </w:rPr>
          <w:t>11</w:t>
        </w:r>
        <w:r w:rsidR="00536854">
          <w:rPr>
            <w:noProof/>
            <w:webHidden/>
          </w:rPr>
          <w:fldChar w:fldCharType="end"/>
        </w:r>
      </w:hyperlink>
    </w:p>
    <w:p w14:paraId="73F8EC6B" w14:textId="31877C2A" w:rsidR="00536854" w:rsidRDefault="00121434" w:rsidP="00A67527">
      <w:pPr>
        <w:pStyle w:val="TOC1"/>
        <w:rPr>
          <w:rFonts w:asciiTheme="minorHAnsi" w:eastAsiaTheme="minorEastAsia" w:hAnsiTheme="minorHAnsi" w:cstheme="minorBidi"/>
          <w:b/>
          <w:sz w:val="22"/>
          <w:szCs w:val="22"/>
        </w:rPr>
      </w:pPr>
      <w:hyperlink w:anchor="_Toc74297982" w:history="1">
        <w:r w:rsidR="00536854" w:rsidRPr="00534F45">
          <w:rPr>
            <w:rStyle w:val="Hyperlink"/>
          </w:rPr>
          <w:t>3. EMPIRINIS TYRIMAS</w:t>
        </w:r>
        <w:r w:rsidR="00536854">
          <w:rPr>
            <w:webHidden/>
          </w:rPr>
          <w:tab/>
        </w:r>
        <w:r w:rsidR="00536854">
          <w:rPr>
            <w:webHidden/>
          </w:rPr>
          <w:fldChar w:fldCharType="begin"/>
        </w:r>
        <w:r w:rsidR="00536854">
          <w:rPr>
            <w:webHidden/>
          </w:rPr>
          <w:instrText xml:space="preserve"> PAGEREF _Toc74297982 \h </w:instrText>
        </w:r>
        <w:r w:rsidR="00536854">
          <w:rPr>
            <w:webHidden/>
          </w:rPr>
        </w:r>
        <w:r w:rsidR="00536854">
          <w:rPr>
            <w:webHidden/>
          </w:rPr>
          <w:fldChar w:fldCharType="separate"/>
        </w:r>
        <w:r w:rsidR="00536854">
          <w:rPr>
            <w:webHidden/>
          </w:rPr>
          <w:t>13</w:t>
        </w:r>
        <w:r w:rsidR="00536854">
          <w:rPr>
            <w:webHidden/>
          </w:rPr>
          <w:fldChar w:fldCharType="end"/>
        </w:r>
      </w:hyperlink>
    </w:p>
    <w:p w14:paraId="2F92AC0C" w14:textId="113BA6B9" w:rsidR="00536854" w:rsidRDefault="00121434" w:rsidP="00A67527">
      <w:pPr>
        <w:pStyle w:val="TOC2"/>
        <w:ind w:left="600" w:hanging="360"/>
        <w:rPr>
          <w:rFonts w:asciiTheme="minorHAnsi" w:eastAsiaTheme="minorEastAsia" w:hAnsiTheme="minorHAnsi" w:cstheme="minorBidi"/>
          <w:smallCaps/>
          <w:noProof/>
          <w:sz w:val="22"/>
          <w:szCs w:val="22"/>
        </w:rPr>
      </w:pPr>
      <w:hyperlink w:anchor="_Toc74297983" w:history="1">
        <w:r w:rsidR="00536854" w:rsidRPr="00534F45">
          <w:rPr>
            <w:rStyle w:val="Hyperlink"/>
            <w:noProof/>
          </w:rPr>
          <w:t>3.1. Poskyrio pavadinimas</w:t>
        </w:r>
        <w:r w:rsidR="00536854">
          <w:rPr>
            <w:noProof/>
            <w:webHidden/>
          </w:rPr>
          <w:tab/>
        </w:r>
        <w:r w:rsidR="00536854">
          <w:rPr>
            <w:noProof/>
            <w:webHidden/>
          </w:rPr>
          <w:fldChar w:fldCharType="begin"/>
        </w:r>
        <w:r w:rsidR="00536854">
          <w:rPr>
            <w:noProof/>
            <w:webHidden/>
          </w:rPr>
          <w:instrText xml:space="preserve"> PAGEREF _Toc74297983 \h </w:instrText>
        </w:r>
        <w:r w:rsidR="00536854">
          <w:rPr>
            <w:noProof/>
            <w:webHidden/>
          </w:rPr>
        </w:r>
        <w:r w:rsidR="00536854">
          <w:rPr>
            <w:noProof/>
            <w:webHidden/>
          </w:rPr>
          <w:fldChar w:fldCharType="separate"/>
        </w:r>
        <w:r w:rsidR="00536854">
          <w:rPr>
            <w:noProof/>
            <w:webHidden/>
          </w:rPr>
          <w:t>13</w:t>
        </w:r>
        <w:r w:rsidR="00536854">
          <w:rPr>
            <w:noProof/>
            <w:webHidden/>
          </w:rPr>
          <w:fldChar w:fldCharType="end"/>
        </w:r>
      </w:hyperlink>
    </w:p>
    <w:p w14:paraId="28DF26D8" w14:textId="5F6D8A81" w:rsidR="00536854" w:rsidRDefault="00121434" w:rsidP="00A67527">
      <w:pPr>
        <w:pStyle w:val="TOC2"/>
        <w:ind w:left="600" w:hanging="360"/>
        <w:rPr>
          <w:rFonts w:asciiTheme="minorHAnsi" w:eastAsiaTheme="minorEastAsia" w:hAnsiTheme="minorHAnsi" w:cstheme="minorBidi"/>
          <w:smallCaps/>
          <w:noProof/>
          <w:sz w:val="22"/>
          <w:szCs w:val="22"/>
        </w:rPr>
      </w:pPr>
      <w:hyperlink w:anchor="_Toc74297984" w:history="1">
        <w:r w:rsidR="00536854" w:rsidRPr="00534F45">
          <w:rPr>
            <w:rStyle w:val="Hyperlink"/>
            <w:noProof/>
          </w:rPr>
          <w:t>3.2. Poskyrio pavadinimas</w:t>
        </w:r>
        <w:r w:rsidR="00536854">
          <w:rPr>
            <w:noProof/>
            <w:webHidden/>
          </w:rPr>
          <w:tab/>
        </w:r>
        <w:r w:rsidR="00536854">
          <w:rPr>
            <w:noProof/>
            <w:webHidden/>
          </w:rPr>
          <w:fldChar w:fldCharType="begin"/>
        </w:r>
        <w:r w:rsidR="00536854">
          <w:rPr>
            <w:noProof/>
            <w:webHidden/>
          </w:rPr>
          <w:instrText xml:space="preserve"> PAGEREF _Toc74297984 \h </w:instrText>
        </w:r>
        <w:r w:rsidR="00536854">
          <w:rPr>
            <w:noProof/>
            <w:webHidden/>
          </w:rPr>
        </w:r>
        <w:r w:rsidR="00536854">
          <w:rPr>
            <w:noProof/>
            <w:webHidden/>
          </w:rPr>
          <w:fldChar w:fldCharType="separate"/>
        </w:r>
        <w:r w:rsidR="00536854">
          <w:rPr>
            <w:noProof/>
            <w:webHidden/>
          </w:rPr>
          <w:t>14</w:t>
        </w:r>
        <w:r w:rsidR="00536854">
          <w:rPr>
            <w:noProof/>
            <w:webHidden/>
          </w:rPr>
          <w:fldChar w:fldCharType="end"/>
        </w:r>
      </w:hyperlink>
    </w:p>
    <w:p w14:paraId="13E2082F" w14:textId="35444947" w:rsidR="00536854" w:rsidRDefault="00121434" w:rsidP="00A67527">
      <w:pPr>
        <w:pStyle w:val="TOC1"/>
        <w:rPr>
          <w:rFonts w:asciiTheme="minorHAnsi" w:eastAsiaTheme="minorEastAsia" w:hAnsiTheme="minorHAnsi" w:cstheme="minorBidi"/>
          <w:b/>
          <w:sz w:val="22"/>
          <w:szCs w:val="22"/>
        </w:rPr>
      </w:pPr>
      <w:hyperlink w:anchor="_Toc74297985" w:history="1">
        <w:r w:rsidR="00A67527">
          <w:rPr>
            <w:rStyle w:val="Hyperlink"/>
          </w:rPr>
          <w:t>IŠVADOS</w:t>
        </w:r>
        <w:r w:rsidR="00536854">
          <w:rPr>
            <w:webHidden/>
          </w:rPr>
          <w:tab/>
        </w:r>
        <w:r w:rsidR="00536854">
          <w:rPr>
            <w:webHidden/>
          </w:rPr>
          <w:fldChar w:fldCharType="begin"/>
        </w:r>
        <w:r w:rsidR="00536854">
          <w:rPr>
            <w:webHidden/>
          </w:rPr>
          <w:instrText xml:space="preserve"> PAGEREF _Toc74297985 \h </w:instrText>
        </w:r>
        <w:r w:rsidR="00536854">
          <w:rPr>
            <w:webHidden/>
          </w:rPr>
        </w:r>
        <w:r w:rsidR="00536854">
          <w:rPr>
            <w:webHidden/>
          </w:rPr>
          <w:fldChar w:fldCharType="separate"/>
        </w:r>
        <w:r w:rsidR="00536854">
          <w:rPr>
            <w:webHidden/>
          </w:rPr>
          <w:t>16</w:t>
        </w:r>
        <w:r w:rsidR="00536854">
          <w:rPr>
            <w:webHidden/>
          </w:rPr>
          <w:fldChar w:fldCharType="end"/>
        </w:r>
      </w:hyperlink>
    </w:p>
    <w:p w14:paraId="6160B323" w14:textId="05F29903" w:rsidR="00536854" w:rsidRDefault="00121434" w:rsidP="00A67527">
      <w:pPr>
        <w:pStyle w:val="TOC1"/>
        <w:rPr>
          <w:rFonts w:asciiTheme="minorHAnsi" w:eastAsiaTheme="minorEastAsia" w:hAnsiTheme="minorHAnsi" w:cstheme="minorBidi"/>
          <w:b/>
          <w:sz w:val="22"/>
          <w:szCs w:val="22"/>
        </w:rPr>
      </w:pPr>
      <w:hyperlink w:anchor="_Toc74297986" w:history="1">
        <w:r w:rsidR="00A67527">
          <w:rPr>
            <w:rStyle w:val="Hyperlink"/>
          </w:rPr>
          <w:t>LITERATŪROS SĄRAŠAS</w:t>
        </w:r>
        <w:r w:rsidR="00536854">
          <w:rPr>
            <w:webHidden/>
          </w:rPr>
          <w:tab/>
        </w:r>
        <w:r w:rsidR="00536854">
          <w:rPr>
            <w:webHidden/>
          </w:rPr>
          <w:fldChar w:fldCharType="begin"/>
        </w:r>
        <w:r w:rsidR="00536854">
          <w:rPr>
            <w:webHidden/>
          </w:rPr>
          <w:instrText xml:space="preserve"> PAGEREF _Toc74297986 \h </w:instrText>
        </w:r>
        <w:r w:rsidR="00536854">
          <w:rPr>
            <w:webHidden/>
          </w:rPr>
        </w:r>
        <w:r w:rsidR="00536854">
          <w:rPr>
            <w:webHidden/>
          </w:rPr>
          <w:fldChar w:fldCharType="separate"/>
        </w:r>
        <w:r w:rsidR="00536854">
          <w:rPr>
            <w:webHidden/>
          </w:rPr>
          <w:t>17</w:t>
        </w:r>
        <w:r w:rsidR="00536854">
          <w:rPr>
            <w:webHidden/>
          </w:rPr>
          <w:fldChar w:fldCharType="end"/>
        </w:r>
      </w:hyperlink>
    </w:p>
    <w:p w14:paraId="4B84AAD0" w14:textId="5B53D12B" w:rsidR="00EB227E" w:rsidRDefault="00536854" w:rsidP="002D52F0">
      <w:pPr>
        <w:spacing w:before="120" w:line="360" w:lineRule="auto"/>
        <w:jc w:val="both"/>
        <w:rPr>
          <w:lang w:val="en-GB" w:eastAsia="en-US"/>
        </w:rPr>
      </w:pPr>
      <w:r>
        <w:rPr>
          <w:b/>
          <w:bCs/>
          <w:caps/>
          <w:noProof/>
          <w:lang w:val="en-GB" w:eastAsia="en-US"/>
        </w:rPr>
        <w:fldChar w:fldCharType="end"/>
      </w:r>
    </w:p>
    <w:p w14:paraId="3B99CBE6" w14:textId="77777777" w:rsidR="00EB227E" w:rsidRDefault="00EB227E" w:rsidP="00EB227E">
      <w:pPr>
        <w:spacing w:before="120" w:line="360" w:lineRule="auto"/>
        <w:jc w:val="both"/>
        <w:rPr>
          <w:lang w:val="en-GB" w:eastAsia="en-US"/>
        </w:rPr>
      </w:pPr>
    </w:p>
    <w:p w14:paraId="41597ACC" w14:textId="77777777" w:rsidR="00055230" w:rsidRDefault="00055230" w:rsidP="00EB227E">
      <w:pPr>
        <w:spacing w:before="120" w:line="360" w:lineRule="auto"/>
        <w:jc w:val="both"/>
        <w:rPr>
          <w:lang w:val="en-GB" w:eastAsia="en-US"/>
        </w:rPr>
        <w:sectPr w:rsidR="00055230" w:rsidSect="00FA2752">
          <w:footerReference w:type="even" r:id="rId9"/>
          <w:footerReference w:type="default" r:id="rId10"/>
          <w:pgSz w:w="11906" w:h="16838" w:code="9"/>
          <w:pgMar w:top="1134" w:right="1134" w:bottom="1134" w:left="1701" w:header="720" w:footer="720" w:gutter="0"/>
          <w:cols w:space="1296"/>
          <w:titlePg/>
          <w:docGrid w:linePitch="360"/>
        </w:sectPr>
      </w:pPr>
    </w:p>
    <w:p w14:paraId="7AA7EB96" w14:textId="78BD581E" w:rsidR="00EC2CFE" w:rsidRPr="00C160F9" w:rsidRDefault="000A48EB" w:rsidP="00F155A4">
      <w:pPr>
        <w:pStyle w:val="10srapavadinimas"/>
      </w:pPr>
      <w:bookmarkStart w:id="3" w:name="_Toc19451062"/>
      <w:bookmarkStart w:id="4" w:name="_Toc19451112"/>
      <w:r>
        <w:lastRenderedPageBreak/>
        <w:t>LENTELIŲ</w:t>
      </w:r>
      <w:r w:rsidR="002F6F19">
        <w:t xml:space="preserve"> SĄRAŠAS</w:t>
      </w:r>
      <w:r w:rsidR="00C160F9">
        <w:t xml:space="preserve"> </w:t>
      </w:r>
      <w:r w:rsidR="00C160F9" w:rsidRPr="00F155A4">
        <w:rPr>
          <w:b w:val="0"/>
        </w:rPr>
        <w:t>(</w:t>
      </w:r>
      <w:r w:rsidR="002F6F19" w:rsidRPr="00F155A4">
        <w:rPr>
          <w:b w:val="0"/>
        </w:rPr>
        <w:t>turi būti sudarytas automatiškai</w:t>
      </w:r>
      <w:r w:rsidR="00C160F9" w:rsidRPr="00F155A4">
        <w:rPr>
          <w:b w:val="0"/>
        </w:rPr>
        <w:t>)</w:t>
      </w:r>
      <w:bookmarkEnd w:id="3"/>
      <w:bookmarkEnd w:id="4"/>
    </w:p>
    <w:p w14:paraId="64B7656E" w14:textId="2DE4C6D7"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A841F5">
          <w:rPr>
            <w:noProof/>
            <w:webHidden/>
          </w:rPr>
          <w:t>7</w:t>
        </w:r>
        <w:r w:rsidRPr="008463A2">
          <w:rPr>
            <w:noProof/>
            <w:webHidden/>
          </w:rPr>
          <w:fldChar w:fldCharType="end"/>
        </w:r>
      </w:hyperlink>
    </w:p>
    <w:p w14:paraId="6ABB1B2E" w14:textId="51B611AD" w:rsidR="000A48EB" w:rsidRPr="008463A2" w:rsidRDefault="00121434"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A841F5">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0FA601C0" w14:textId="77777777" w:rsidR="00F155A4" w:rsidRDefault="00F155A4" w:rsidP="00700609">
      <w:pPr>
        <w:rPr>
          <w:lang w:val="en-GB"/>
        </w:rPr>
        <w:sectPr w:rsidR="00F155A4" w:rsidSect="00FA2752">
          <w:pgSz w:w="11906" w:h="16838" w:code="9"/>
          <w:pgMar w:top="1134" w:right="1134" w:bottom="1134" w:left="1701" w:header="720" w:footer="720" w:gutter="0"/>
          <w:cols w:space="1296"/>
          <w:docGrid w:linePitch="360"/>
        </w:sectPr>
      </w:pPr>
    </w:p>
    <w:p w14:paraId="00DC24F9" w14:textId="372C75AF" w:rsidR="009840BE" w:rsidRDefault="000A48EB" w:rsidP="00F155A4">
      <w:pPr>
        <w:pStyle w:val="10srapavadinimas"/>
      </w:pPr>
      <w:bookmarkStart w:id="5" w:name="_Toc19451063"/>
      <w:bookmarkStart w:id="6" w:name="_Toc19451113"/>
      <w:r>
        <w:lastRenderedPageBreak/>
        <w:t>PAVEIKSLŲ</w:t>
      </w:r>
      <w:r w:rsidR="002F6F19">
        <w:t xml:space="preserve"> SĄRAŠAS</w:t>
      </w:r>
      <w:r w:rsidR="00C160F9">
        <w:t xml:space="preserve"> </w:t>
      </w:r>
      <w:r w:rsidR="009840BE" w:rsidRPr="00F155A4">
        <w:rPr>
          <w:b w:val="0"/>
        </w:rPr>
        <w:t>(</w:t>
      </w:r>
      <w:r w:rsidR="002F6F19" w:rsidRPr="00F155A4">
        <w:rPr>
          <w:b w:val="0"/>
        </w:rPr>
        <w:t>turi būti sudarytas automatiškai</w:t>
      </w:r>
      <w:r w:rsidR="009840BE" w:rsidRPr="00F155A4">
        <w:rPr>
          <w:b w:val="0"/>
        </w:rPr>
        <w:t>)</w:t>
      </w:r>
      <w:bookmarkEnd w:id="5"/>
      <w:bookmarkEnd w:id="6"/>
    </w:p>
    <w:p w14:paraId="2E9857CD" w14:textId="7AA66E15"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183E83">
          <w:rPr>
            <w:noProof/>
            <w:webHidden/>
          </w:rPr>
          <w:t>8</w:t>
        </w:r>
        <w:r w:rsidRPr="000A48EB">
          <w:rPr>
            <w:noProof/>
            <w:webHidden/>
          </w:rPr>
          <w:fldChar w:fldCharType="end"/>
        </w:r>
      </w:hyperlink>
    </w:p>
    <w:p w14:paraId="256D163C" w14:textId="3E4FC225" w:rsidR="000A48EB" w:rsidRPr="000A48EB" w:rsidRDefault="00121434"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183E83">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00E99BE6" w14:textId="77777777" w:rsidR="00F155A4" w:rsidRDefault="00F155A4" w:rsidP="008F0840">
      <w:pPr>
        <w:spacing w:line="360" w:lineRule="auto"/>
        <w:jc w:val="center"/>
        <w:rPr>
          <w:rFonts w:ascii="Calibri" w:hAnsi="Calibri"/>
          <w:sz w:val="22"/>
          <w:lang w:val="en-GB" w:eastAsia="en-US"/>
        </w:rPr>
        <w:sectPr w:rsidR="00F155A4" w:rsidSect="00FA2752">
          <w:pgSz w:w="11906" w:h="16838" w:code="9"/>
          <w:pgMar w:top="1134" w:right="1134" w:bottom="1134" w:left="1701" w:header="720" w:footer="720" w:gutter="0"/>
          <w:cols w:space="1296"/>
          <w:docGrid w:linePitch="360"/>
        </w:sectPr>
      </w:pPr>
    </w:p>
    <w:p w14:paraId="115CC75A" w14:textId="652148C6" w:rsidR="002D52F0" w:rsidRPr="00F155A4" w:rsidRDefault="002D52F0" w:rsidP="00F155A4">
      <w:pPr>
        <w:pStyle w:val="10srapavadinimas"/>
        <w:rPr>
          <w:b w:val="0"/>
        </w:rPr>
      </w:pPr>
      <w:r>
        <w:lastRenderedPageBreak/>
        <w:t xml:space="preserve">PRIEDAI </w:t>
      </w:r>
      <w:r w:rsidRPr="00F155A4">
        <w:rPr>
          <w:b w:val="0"/>
        </w:rPr>
        <w:t>(turi būti sudarytas automatiškai)</w:t>
      </w:r>
    </w:p>
    <w:p w14:paraId="7CF31C56" w14:textId="67128225"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183E83">
          <w:rPr>
            <w:noProof/>
            <w:webHidden/>
          </w:rPr>
          <w:t>19</w:t>
        </w:r>
        <w:r w:rsidRPr="000A48EB">
          <w:rPr>
            <w:noProof/>
            <w:webHidden/>
          </w:rPr>
          <w:fldChar w:fldCharType="end"/>
        </w:r>
      </w:hyperlink>
    </w:p>
    <w:p w14:paraId="159319F0" w14:textId="4F77741C" w:rsidR="000A48EB" w:rsidRPr="000A48EB" w:rsidRDefault="00121434"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183E83">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5F30FCB8" w14:textId="77777777" w:rsidR="00F155A4" w:rsidRDefault="00F155A4" w:rsidP="008F0840">
      <w:pPr>
        <w:spacing w:line="360" w:lineRule="auto"/>
        <w:jc w:val="center"/>
        <w:rPr>
          <w:rFonts w:ascii="Calibri" w:hAnsi="Calibri"/>
          <w:sz w:val="22"/>
          <w:lang w:val="en-GB" w:eastAsia="en-US"/>
        </w:rPr>
        <w:sectPr w:rsidR="00F155A4" w:rsidSect="00FA2752">
          <w:pgSz w:w="11906" w:h="16838" w:code="9"/>
          <w:pgMar w:top="1134" w:right="1134" w:bottom="1134" w:left="1701" w:header="720" w:footer="720" w:gutter="0"/>
          <w:cols w:space="1296"/>
          <w:docGrid w:linePitch="360"/>
        </w:sectPr>
      </w:pPr>
    </w:p>
    <w:p w14:paraId="767C101A" w14:textId="738FCA28" w:rsidR="00E15A7D" w:rsidRPr="00381A67" w:rsidRDefault="00B36B8D" w:rsidP="00F155A4">
      <w:pPr>
        <w:pStyle w:val="11Skyriauspavadinimas1"/>
      </w:pPr>
      <w:bookmarkStart w:id="7" w:name="_Toc74297973"/>
      <w:r>
        <w:lastRenderedPageBreak/>
        <w:t>ĮVADAS</w:t>
      </w:r>
      <w:bookmarkEnd w:id="7"/>
    </w:p>
    <w:p w14:paraId="1082A71D" w14:textId="55849E4E" w:rsidR="00705056" w:rsidRPr="00A81A68" w:rsidRDefault="00B36B8D" w:rsidP="0041018B">
      <w:pPr>
        <w:pStyle w:val="14Pagrindinistekstas"/>
      </w:pPr>
      <w:r>
        <w:rPr>
          <w:b/>
        </w:rPr>
        <w:t>Tyrimo aktualumas</w:t>
      </w:r>
      <w:r w:rsidR="00381A67" w:rsidRPr="00381A67">
        <w:rPr>
          <w:b/>
        </w:rPr>
        <w:t xml:space="preserve">. </w:t>
      </w:r>
      <w:r w:rsidR="00705056" w:rsidRPr="00A81A68">
        <w:t>T</w:t>
      </w:r>
      <w:r>
        <w:t>ekstas</w:t>
      </w:r>
      <w:r w:rsidR="00093D99" w:rsidRPr="00A81A68">
        <w:t xml:space="preserve"> </w:t>
      </w:r>
      <w:r>
        <w:t xml:space="preserve">tekstas tekstas tekstas tekstas tekstas tekstas tekstas tekstas </w:t>
      </w:r>
      <w:r w:rsidR="001C73F1">
        <w:t>tekstas 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tekstas tekstas tekstas tekstas tekstas tekstas tekstas tekstas tekstas </w:t>
      </w:r>
      <w:r w:rsidR="001C73F1">
        <w:t>tekstas tekstas</w:t>
      </w:r>
      <w:r w:rsidR="00093D99" w:rsidRPr="00A81A68">
        <w:t xml:space="preserve"> </w:t>
      </w:r>
      <w:r w:rsidR="001C73F1">
        <w:t>Tekstas</w:t>
      </w:r>
      <w:r w:rsidR="00093D99" w:rsidRPr="00A81A68">
        <w:t xml:space="preserve"> </w:t>
      </w:r>
      <w:r w:rsidR="001C73F1">
        <w:t>Tekstas</w:t>
      </w:r>
      <w:r w:rsidR="00093D99" w:rsidRPr="00A81A68">
        <w:t xml:space="preserve">. </w:t>
      </w:r>
    </w:p>
    <w:p w14:paraId="7F51CC23" w14:textId="64446E96" w:rsidR="00093D99" w:rsidRPr="0041018B" w:rsidRDefault="00B36B8D" w:rsidP="0041018B">
      <w:pPr>
        <w:pStyle w:val="14Pagrindinistekstas"/>
        <w:rPr>
          <w:b/>
        </w:rPr>
      </w:pPr>
      <w:r w:rsidRPr="0041018B">
        <w:rPr>
          <w:b/>
        </w:rPr>
        <w:t>Tyrimo problema</w:t>
      </w:r>
      <w:r w:rsidR="00381A67" w:rsidRPr="0041018B">
        <w:rPr>
          <w:b/>
        </w:rPr>
        <w:t xml:space="preserve"> – </w:t>
      </w:r>
    </w:p>
    <w:p w14:paraId="00115B4C" w14:textId="26857E48" w:rsidR="00093D99" w:rsidRPr="0041018B" w:rsidRDefault="00B36B8D" w:rsidP="0041018B">
      <w:pPr>
        <w:pStyle w:val="14Pagrindinistekstas"/>
        <w:rPr>
          <w:b/>
        </w:rPr>
      </w:pPr>
      <w:r w:rsidRPr="0041018B">
        <w:rPr>
          <w:b/>
        </w:rPr>
        <w:t>Tyrimo objektas</w:t>
      </w:r>
      <w:r w:rsidR="00381A67" w:rsidRPr="0041018B">
        <w:rPr>
          <w:b/>
        </w:rPr>
        <w:t xml:space="preserve"> – </w:t>
      </w:r>
    </w:p>
    <w:p w14:paraId="34E81A66" w14:textId="21BA3B17" w:rsidR="00206F56" w:rsidRPr="0041018B" w:rsidRDefault="00B36B8D" w:rsidP="0041018B">
      <w:pPr>
        <w:pStyle w:val="14Pagrindinistekstas"/>
        <w:rPr>
          <w:b/>
        </w:rPr>
      </w:pPr>
      <w:r w:rsidRPr="0041018B">
        <w:rPr>
          <w:b/>
        </w:rPr>
        <w:t>Tyrimo tikslas</w:t>
      </w:r>
      <w:r w:rsidR="00381A67" w:rsidRPr="0041018B">
        <w:rPr>
          <w:b/>
        </w:rPr>
        <w:t xml:space="preserve"> – </w:t>
      </w:r>
    </w:p>
    <w:p w14:paraId="47497FD7" w14:textId="4DD0FD68" w:rsidR="00EC4E3E" w:rsidRPr="0041018B" w:rsidRDefault="00B36B8D" w:rsidP="0041018B">
      <w:pPr>
        <w:pStyle w:val="14Pagrindinistekstas"/>
        <w:rPr>
          <w:b/>
        </w:rPr>
      </w:pPr>
      <w:r w:rsidRPr="0041018B">
        <w:rPr>
          <w:b/>
        </w:rPr>
        <w:t>Uždaviniai tiklsui pasiekti</w:t>
      </w:r>
      <w:r w:rsidR="00093D99" w:rsidRPr="0041018B">
        <w:rPr>
          <w:b/>
        </w:rPr>
        <w:t>:</w:t>
      </w:r>
    </w:p>
    <w:p w14:paraId="69BA38D7" w14:textId="161E1B3F" w:rsidR="00093D99" w:rsidRPr="00C42F2C" w:rsidRDefault="00B36B8D" w:rsidP="0041018B">
      <w:pPr>
        <w:pStyle w:val="26tekstasnumeruotas"/>
      </w:pPr>
      <w:r>
        <w:t>Uždavinys.</w:t>
      </w:r>
    </w:p>
    <w:p w14:paraId="22DBED14" w14:textId="77777777" w:rsidR="00B36B8D" w:rsidRPr="00C42F2C" w:rsidRDefault="00B36B8D" w:rsidP="0041018B">
      <w:pPr>
        <w:pStyle w:val="26tekstasnumeruotas"/>
      </w:pPr>
      <w:r>
        <w:t>Uždavinys.</w:t>
      </w:r>
    </w:p>
    <w:p w14:paraId="70EAAAD4" w14:textId="6375A549" w:rsidR="00B36B8D" w:rsidRPr="00C42F2C" w:rsidRDefault="00B36B8D" w:rsidP="0041018B">
      <w:pPr>
        <w:pStyle w:val="26tekstasnumeruotas"/>
      </w:pPr>
      <w:r>
        <w:t>Uždavinys.</w:t>
      </w:r>
    </w:p>
    <w:p w14:paraId="20E2482E" w14:textId="2034246F" w:rsidR="00F06474" w:rsidRPr="0041018B" w:rsidRDefault="00B36B8D" w:rsidP="0041018B">
      <w:pPr>
        <w:pStyle w:val="14Pagrindinistekstas"/>
        <w:rPr>
          <w:b/>
        </w:rPr>
      </w:pPr>
      <w:r w:rsidRPr="0041018B">
        <w:rPr>
          <w:b/>
        </w:rPr>
        <w:t>Tyrimo metodai</w:t>
      </w:r>
      <w:r w:rsidR="00B83C65" w:rsidRPr="0041018B">
        <w:rPr>
          <w: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1DC9A0A6" w14:textId="77777777" w:rsidR="0041018B" w:rsidRDefault="0041018B" w:rsidP="00093D99">
      <w:pPr>
        <w:tabs>
          <w:tab w:val="left" w:pos="993"/>
        </w:tabs>
        <w:spacing w:line="360" w:lineRule="auto"/>
        <w:rPr>
          <w:lang w:val="en-GB"/>
        </w:rPr>
        <w:sectPr w:rsidR="0041018B" w:rsidSect="00FA2752">
          <w:pgSz w:w="11906" w:h="16838" w:code="9"/>
          <w:pgMar w:top="1134" w:right="1134" w:bottom="1134" w:left="1701" w:header="720" w:footer="720" w:gutter="0"/>
          <w:cols w:space="1296"/>
          <w:docGrid w:linePitch="360"/>
        </w:sectPr>
      </w:pPr>
    </w:p>
    <w:p w14:paraId="6C26F5AA" w14:textId="169199A5" w:rsidR="00895830" w:rsidRPr="00381A67" w:rsidRDefault="007E0DAC" w:rsidP="0041018B">
      <w:pPr>
        <w:pStyle w:val="11Skyriauspavadinimas1"/>
      </w:pPr>
      <w:bookmarkStart w:id="8" w:name="_Toc74297974"/>
      <w:r>
        <w:lastRenderedPageBreak/>
        <w:t xml:space="preserve">1. </w:t>
      </w:r>
      <w:r w:rsidR="001C73F1">
        <w:t>LITERATŪROS ANALIZĖ</w:t>
      </w:r>
      <w:bookmarkEnd w:id="8"/>
    </w:p>
    <w:p w14:paraId="2DAB6C5A" w14:textId="4718DD53" w:rsidR="00093D99" w:rsidRPr="00381A67" w:rsidRDefault="00F155A4" w:rsidP="00F155A4">
      <w:pPr>
        <w:pStyle w:val="12Poskyriopavadinimas"/>
      </w:pPr>
      <w:bookmarkStart w:id="9" w:name="_Toc74297975"/>
      <w:r>
        <w:t xml:space="preserve">1.1. </w:t>
      </w:r>
      <w:r w:rsidR="00B36B8D">
        <w:t>Poskyrio pavadinimas</w:t>
      </w:r>
      <w:bookmarkEnd w:id="9"/>
    </w:p>
    <w:p w14:paraId="24687A42" w14:textId="33039416" w:rsidR="005C786E" w:rsidRDefault="00B36B8D" w:rsidP="007E0DAC">
      <w:pPr>
        <w:pStyle w:val="14Pagrindinistekstas"/>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tekstas tekstas tekstas tekstas tekstas tekstas tekstas tekstas tekstas </w:t>
      </w:r>
      <w:r w:rsidR="001C73F1">
        <w:t>tekstas tekstas</w:t>
      </w:r>
      <w:r w:rsidR="00093D99" w:rsidRPr="00A81A68">
        <w:t xml:space="preserve">. </w:t>
      </w:r>
    </w:p>
    <w:p w14:paraId="45089E94" w14:textId="34AE2C44" w:rsidR="0023485A" w:rsidRPr="00B0767E" w:rsidRDefault="00B36B8D" w:rsidP="007E0DAC">
      <w:pPr>
        <w:pStyle w:val="14Pagrindinistekstas"/>
        <w:rPr>
          <w:rFonts w:eastAsia="SimSun"/>
          <w:lang w:eastAsia="en-US"/>
        </w:rPr>
      </w:pPr>
      <w:r>
        <w:rPr>
          <w:rFonts w:eastAsia="SimSun"/>
          <w:lang w:eastAsia="en-US"/>
        </w:rPr>
        <w:t>Citavimui naudojamas APA stilius</w:t>
      </w:r>
      <w:r w:rsidR="0022024D">
        <w:rPr>
          <w:rFonts w:eastAsia="SimSun"/>
          <w:lang w:eastAsia="en-US"/>
        </w:rPr>
        <w:t xml:space="preserve"> (7-as leid.)</w:t>
      </w:r>
      <w:r>
        <w:rPr>
          <w:rFonts w:eastAsia="SimSun"/>
          <w:lang w:eastAsia="en-US"/>
        </w:rPr>
        <w:t xml:space="preserve">. Literatūros sąrašas turi būti sudaryta automatiškai naudojant Mendeley programą </w:t>
      </w:r>
      <w:r w:rsidR="0023485A">
        <w:rPr>
          <w:rFonts w:eastAsia="SimSun"/>
          <w:lang w:eastAsia="en-US"/>
        </w:rPr>
        <w:t>(</w:t>
      </w:r>
      <w:hyperlink r:id="rId11" w:history="1">
        <w:r w:rsidR="0023485A" w:rsidRPr="00416AD0">
          <w:rPr>
            <w:rStyle w:val="Hyperlink"/>
            <w:rFonts w:eastAsia="SimSun"/>
            <w:lang w:val="en-US" w:eastAsia="en-US"/>
          </w:rPr>
          <w:t>https://www.mendeley.com/</w:t>
        </w:r>
      </w:hyperlink>
      <w:r w:rsidR="0023485A">
        <w:rPr>
          <w:rFonts w:eastAsia="SimSun"/>
          <w:lang w:eastAsia="en-US"/>
        </w:rPr>
        <w:t xml:space="preserve">). </w:t>
      </w:r>
    </w:p>
    <w:p w14:paraId="1E798C27" w14:textId="3650A5B3" w:rsidR="000D4109" w:rsidRPr="004579AB" w:rsidRDefault="00A15236" w:rsidP="007C01BC">
      <w:pPr>
        <w:pStyle w:val="15Lentelspavadinimas"/>
      </w:pPr>
      <w:r>
        <w:fldChar w:fldCharType="begin"/>
      </w:r>
      <w:r>
        <w:instrText xml:space="preserve"> SEQ lentelė \* ARABIC </w:instrText>
      </w:r>
      <w:r>
        <w:fldChar w:fldCharType="separate"/>
      </w:r>
      <w:bookmarkStart w:id="10" w:name="_Toc21278374"/>
      <w:r w:rsidR="00183E83">
        <w:rPr>
          <w:noProof/>
        </w:rPr>
        <w:t>1</w:t>
      </w:r>
      <w:r>
        <w:rPr>
          <w:noProof/>
        </w:rPr>
        <w:fldChar w:fldCharType="end"/>
      </w:r>
      <w:r w:rsidR="004579AB" w:rsidRPr="004579AB">
        <w:t xml:space="preserve"> </w:t>
      </w:r>
      <w:r w:rsidR="001C73F1" w:rsidRPr="004579AB">
        <w:t>lent</w:t>
      </w:r>
      <w:r w:rsidR="002D52F0" w:rsidRPr="004579AB">
        <w:t>elė</w:t>
      </w:r>
      <w:r w:rsidR="001C73F1" w:rsidRPr="004579AB">
        <w:t>.</w:t>
      </w:r>
      <w:r w:rsidR="00A56761" w:rsidRPr="004579AB">
        <w:t xml:space="preserve"> </w:t>
      </w:r>
      <w:r w:rsidR="001C73F1" w:rsidRPr="00D03390">
        <w:rPr>
          <w:b w:val="0"/>
        </w:rPr>
        <w:t>Pavadinimas</w:t>
      </w:r>
      <w:bookmarkEnd w:id="10"/>
      <w:r w:rsidR="001C73F1" w:rsidRPr="00D03390">
        <w:rPr>
          <w:b w:val="0"/>
        </w:rPr>
        <w:t xml:space="preserve"> </w:t>
      </w:r>
      <w:r w:rsidR="0023485A" w:rsidRPr="00D03390">
        <w:rPr>
          <w:b w:val="0"/>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7C01BC">
            <w:pPr>
              <w:pStyle w:val="16Lentelsgalvut"/>
            </w:pPr>
            <w: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7C01BC">
            <w:pPr>
              <w:pStyle w:val="17Lentelstekstas"/>
            </w:pPr>
            <w:r>
              <w:t>Tekstas</w:t>
            </w:r>
          </w:p>
        </w:tc>
        <w:tc>
          <w:tcPr>
            <w:tcW w:w="7399" w:type="dxa"/>
            <w:shd w:val="clear" w:color="auto" w:fill="auto"/>
          </w:tcPr>
          <w:p w14:paraId="6F3C78C6" w14:textId="4EB2FF13" w:rsidR="00382086" w:rsidRPr="00436335" w:rsidRDefault="00B36B8D" w:rsidP="007C01BC">
            <w:pPr>
              <w:pStyle w:val="17Lentelstekstas"/>
            </w:pPr>
            <w:r>
              <w:t xml:space="preserve">Tekstas tekstas tekstas tekstas tekstas tekstas tekstas tekstas </w:t>
            </w:r>
            <w:r w:rsidR="001C73F1">
              <w:t>tekstas tekstas</w:t>
            </w:r>
            <w:r w:rsidR="00093D99" w:rsidRPr="00436335">
              <w:t xml:space="preserve"> </w:t>
            </w:r>
            <w:r w:rsidR="001C73F1">
              <w:t>Tekstas</w:t>
            </w:r>
            <w:r w:rsidR="00093D99" w:rsidRPr="00436335">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t xml:space="preserve"> </w:t>
            </w:r>
            <w:r>
              <w:t xml:space="preserve">tekstas tekstas tekstas tekstas tekstas tekstas tekstas tekstas tekstas tekstas tekstas tekstas tekstas tekstas tekstas tekstas tekstas tekstas tekstas tekstas </w:t>
            </w:r>
            <w:r w:rsidR="001C73F1">
              <w:t>tekstas tekstas</w:t>
            </w:r>
            <w:r w:rsidR="00093D99" w:rsidRPr="00436335">
              <w:t xml:space="preserve"> </w:t>
            </w:r>
            <w:r w:rsidR="001C73F1">
              <w:t>Tekstas</w:t>
            </w:r>
            <w:r w:rsidR="00093D99" w:rsidRPr="00436335">
              <w:t xml:space="preserve"> </w:t>
            </w:r>
            <w:r w:rsidR="001C73F1">
              <w:t>Tekstas</w:t>
            </w:r>
            <w:r w:rsidR="00093D99" w:rsidRPr="00436335">
              <w:t xml:space="preserve"> </w:t>
            </w:r>
            <w:r w:rsidR="001C73F1">
              <w:t>Tekstas</w:t>
            </w:r>
            <w:r w:rsidR="00093D99" w:rsidRPr="00436335">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7C01BC">
            <w:pPr>
              <w:pStyle w:val="17Lentelstekstas"/>
            </w:pPr>
            <w:r>
              <w:t>Tekstas</w:t>
            </w:r>
          </w:p>
        </w:tc>
        <w:tc>
          <w:tcPr>
            <w:tcW w:w="7399" w:type="dxa"/>
            <w:shd w:val="clear" w:color="auto" w:fill="auto"/>
          </w:tcPr>
          <w:p w14:paraId="0F27564E" w14:textId="085909CF" w:rsidR="00382086" w:rsidRPr="00436335" w:rsidRDefault="00B36B8D" w:rsidP="007C01BC">
            <w:pPr>
              <w:pStyle w:val="17Lentelstekstas"/>
            </w:pPr>
            <w:r>
              <w:t xml:space="preserve">Tekstas tekstas tekstas tekstas tekstas tekstas tekstas tekstas </w:t>
            </w:r>
            <w:r w:rsidR="001C73F1">
              <w:t>tekstas tekstas</w:t>
            </w:r>
            <w:r w:rsidR="00093D99" w:rsidRPr="00436335">
              <w:t xml:space="preserve"> </w:t>
            </w:r>
            <w:r w:rsidR="001C73F1">
              <w:t>Tekstas</w:t>
            </w:r>
            <w:r w:rsidR="00093D99" w:rsidRPr="00436335">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t xml:space="preserve"> </w:t>
            </w:r>
            <w:r>
              <w:t xml:space="preserve">tekstas tekstas tekstas tekstas tekstas tekstas tekstas tekstas tekstas tekstas tekstas tekstas tekstas tekstas tekstas tekstas tekstas tekstas tekstas tekstas </w:t>
            </w:r>
            <w:r w:rsidR="001C73F1">
              <w:t>tekstas tekstas</w:t>
            </w:r>
            <w:r w:rsidR="00093D99" w:rsidRPr="00436335">
              <w:t xml:space="preserve"> </w:t>
            </w:r>
            <w:r w:rsidR="001C73F1">
              <w:t>Tekstas</w:t>
            </w:r>
            <w:r w:rsidR="00093D99" w:rsidRPr="00436335">
              <w:t xml:space="preserve"> </w:t>
            </w:r>
            <w:r w:rsidR="001C73F1">
              <w:t>Tekstas</w:t>
            </w:r>
            <w:r w:rsidR="00093D99" w:rsidRPr="00436335">
              <w:t xml:space="preserve"> </w:t>
            </w:r>
            <w:r w:rsidR="001C73F1">
              <w:t>Tekstas</w:t>
            </w:r>
            <w:r w:rsidR="00093D99" w:rsidRPr="00436335">
              <w:t>.</w:t>
            </w:r>
          </w:p>
        </w:tc>
      </w:tr>
    </w:tbl>
    <w:p w14:paraId="2BF51BEB" w14:textId="3390F92B" w:rsidR="0023485A" w:rsidRPr="002D52F0" w:rsidRDefault="00B36B8D" w:rsidP="007C01BC">
      <w:pPr>
        <w:pStyle w:val="17Lentelsaltinis"/>
      </w:pPr>
      <w:r w:rsidRPr="001C73F1">
        <w:t>Šaltinis</w:t>
      </w:r>
      <w:r w:rsidR="00436335" w:rsidRPr="001C73F1">
        <w:t xml:space="preserve">: </w:t>
      </w:r>
      <w:r w:rsidR="00436335" w:rsidRPr="001C73F1">
        <w:rPr>
          <w:lang w:val="en-GB"/>
        </w:rPr>
        <w:fldChar w:fldCharType="begin" w:fldLock="1"/>
      </w:r>
      <w:r w:rsidR="005E0A46">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lang w:val="en-GB"/>
        </w:rPr>
        <w:fldChar w:fldCharType="separate"/>
      </w:r>
      <w:r w:rsidR="00436335" w:rsidRPr="001C73F1">
        <w:rPr>
          <w:noProof/>
        </w:rPr>
        <w:t>Sun (2017)</w:t>
      </w:r>
      <w:r w:rsidR="00436335" w:rsidRPr="001C73F1">
        <w:rPr>
          <w:lang w:val="en-GB"/>
        </w:rPr>
        <w:fldChar w:fldCharType="end"/>
      </w:r>
    </w:p>
    <w:p w14:paraId="753CC8AE" w14:textId="24768F04" w:rsidR="0091544B" w:rsidRDefault="00B36B8D" w:rsidP="007C01BC">
      <w:pPr>
        <w:pStyle w:val="14Pagrindinistekstas"/>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0D487F34" w14:textId="3423E58B" w:rsidR="005E0A46" w:rsidRDefault="00F155A4" w:rsidP="00F155A4">
      <w:pPr>
        <w:pStyle w:val="12Poskyriopavadinimas"/>
      </w:pPr>
      <w:bookmarkStart w:id="11" w:name="_Toc74297976"/>
      <w:r>
        <w:t xml:space="preserve">1.2. </w:t>
      </w:r>
      <w:r w:rsidR="005E0A46">
        <w:t>Poskyrio pavadinimas</w:t>
      </w:r>
      <w:bookmarkEnd w:id="11"/>
    </w:p>
    <w:p w14:paraId="00BE9811" w14:textId="17DBE244" w:rsidR="005E0A46" w:rsidRPr="00F155A4" w:rsidRDefault="00F155A4" w:rsidP="00F155A4">
      <w:pPr>
        <w:pStyle w:val="13Skyreliopavadinimas"/>
      </w:pPr>
      <w:bookmarkStart w:id="12" w:name="_Toc74297977"/>
      <w:r>
        <w:t xml:space="preserve">1.2.1. </w:t>
      </w:r>
      <w:r w:rsidR="005E0A46" w:rsidRPr="00F155A4">
        <w:t>Skyrelio pavadinimas</w:t>
      </w:r>
      <w:bookmarkEnd w:id="12"/>
    </w:p>
    <w:p w14:paraId="6DF31E9F" w14:textId="314498FA" w:rsidR="005E0A46" w:rsidRPr="00B36B8D" w:rsidRDefault="005E0A46" w:rsidP="007C01BC">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w:t>
      </w:r>
    </w:p>
    <w:p w14:paraId="6814939A" w14:textId="77777777" w:rsidR="00382086" w:rsidRPr="00A81A68" w:rsidRDefault="00C31D46" w:rsidP="00183E83">
      <w:pPr>
        <w:pStyle w:val="20Paveikslovieta"/>
      </w:pPr>
      <w:r w:rsidRPr="00A81A68">
        <w:rPr>
          <w:noProof/>
          <w:lang w:val="lt-LT"/>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5B4EAEB" w14:textId="0F63DF68" w:rsidR="00436335" w:rsidRPr="00D03390" w:rsidRDefault="00A15236" w:rsidP="007C01BC">
      <w:pPr>
        <w:pStyle w:val="18Paveikslopavadinimas"/>
        <w:rPr>
          <w:b w:val="0"/>
        </w:rPr>
      </w:pPr>
      <w:r>
        <w:fldChar w:fldCharType="begin"/>
      </w:r>
      <w:r>
        <w:instrText xml:space="preserve"> SEQ pav. \* ARABIC </w:instrText>
      </w:r>
      <w:r>
        <w:fldChar w:fldCharType="separate"/>
      </w:r>
      <w:bookmarkStart w:id="13" w:name="_Toc21278410"/>
      <w:r w:rsidR="00183E83">
        <w:rPr>
          <w:noProof/>
        </w:rPr>
        <w:t>1</w:t>
      </w:r>
      <w:r>
        <w:rPr>
          <w:noProof/>
        </w:rPr>
        <w:fldChar w:fldCharType="end"/>
      </w:r>
      <w:r w:rsidR="004579AB" w:rsidRPr="004579AB">
        <w:t xml:space="preserve"> pav. </w:t>
      </w:r>
      <w:r w:rsidR="001C73F1" w:rsidRPr="00D03390">
        <w:rPr>
          <w:b w:val="0"/>
        </w:rPr>
        <w:t>Žaliųjų finansų įtraukimas</w:t>
      </w:r>
      <w:bookmarkEnd w:id="13"/>
    </w:p>
    <w:p w14:paraId="68A51E72" w14:textId="412B4A86" w:rsidR="00382086" w:rsidRDefault="00436335" w:rsidP="007C01BC">
      <w:pPr>
        <w:pStyle w:val="19Paveiksloaltinis"/>
      </w:pPr>
      <w:r w:rsidRPr="00436335">
        <w:t>Source:</w:t>
      </w:r>
      <w:r w:rsidR="0023485A" w:rsidRPr="00436335">
        <w:t xml:space="preserve"> </w:t>
      </w:r>
      <w:r w:rsidR="0023485A" w:rsidRPr="00436335">
        <w:fldChar w:fldCharType="begin" w:fldLock="1"/>
      </w:r>
      <w: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fldChar w:fldCharType="separate"/>
      </w:r>
      <w:r w:rsidRPr="00436335">
        <w:rPr>
          <w:noProof/>
        </w:rPr>
        <w:t>Manners and Murray (</w:t>
      </w:r>
      <w:r w:rsidR="0023485A" w:rsidRPr="00436335">
        <w:rPr>
          <w:noProof/>
        </w:rPr>
        <w:t>2016)</w:t>
      </w:r>
      <w:r w:rsidR="0023485A" w:rsidRPr="00436335">
        <w:fldChar w:fldCharType="end"/>
      </w:r>
    </w:p>
    <w:p w14:paraId="218DFCE4" w14:textId="2E7B5972" w:rsidR="00093D99" w:rsidRDefault="00B36B8D" w:rsidP="00183E83">
      <w:pPr>
        <w:pStyle w:val="14Pagrindinistekstas"/>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w:t>
      </w:r>
      <w:r w:rsidR="001C73F1">
        <w:t>tekstas 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tekstas tekstas tekstas tekstas tekstas tekstas tekstas tekstas tekstas tekstas tekstas tekstas </w:t>
      </w:r>
      <w:r w:rsidR="001C73F1">
        <w:t>tekstas tekstas</w:t>
      </w:r>
      <w:r w:rsidR="00074C81" w:rsidRPr="00A81A68">
        <w:t xml:space="preserve">. </w:t>
      </w:r>
    </w:p>
    <w:p w14:paraId="0DC3469E" w14:textId="74343DC3" w:rsidR="005E0A46" w:rsidRPr="005E0A46" w:rsidRDefault="00183E83" w:rsidP="00183E83">
      <w:pPr>
        <w:pStyle w:val="13Skyreliopavadinimas"/>
      </w:pPr>
      <w:bookmarkStart w:id="14" w:name="_Toc74297978"/>
      <w:r>
        <w:lastRenderedPageBreak/>
        <w:t xml:space="preserve">1.2.2. </w:t>
      </w:r>
      <w:r w:rsidR="005E0A46" w:rsidRPr="005E0A46">
        <w:t>Skyrelio pavadinimas</w:t>
      </w:r>
      <w:bookmarkEnd w:id="14"/>
    </w:p>
    <w:p w14:paraId="4D233677" w14:textId="094E9B90" w:rsidR="005E0A46" w:rsidRPr="00A81A68" w:rsidRDefault="005E0A46" w:rsidP="00183E83">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w:t>
      </w:r>
    </w:p>
    <w:p w14:paraId="5F2B8BDF" w14:textId="3931B4D3" w:rsidR="003156FC" w:rsidRPr="0023485A" w:rsidRDefault="00D953D0" w:rsidP="00183E83">
      <w:pPr>
        <w:pStyle w:val="11Skyriauspavadinimas1"/>
      </w:pPr>
      <w:r w:rsidRPr="00A81A68">
        <w:br w:type="page"/>
      </w:r>
      <w:bookmarkStart w:id="15" w:name="_Toc74297979"/>
      <w:r w:rsidR="00183E83">
        <w:lastRenderedPageBreak/>
        <w:t xml:space="preserve">2. </w:t>
      </w:r>
      <w:r w:rsidR="001C73F1">
        <w:t>METODOLOGIJA</w:t>
      </w:r>
      <w:bookmarkEnd w:id="15"/>
    </w:p>
    <w:p w14:paraId="24A1CA12" w14:textId="1F9E6D4A" w:rsidR="00AF7C67" w:rsidRPr="0023485A" w:rsidRDefault="00183E83" w:rsidP="00183E83">
      <w:pPr>
        <w:pStyle w:val="12Poskyriopavadinimas"/>
      </w:pPr>
      <w:bookmarkStart w:id="16" w:name="_Toc74297980"/>
      <w:r>
        <w:t xml:space="preserve">2.1. </w:t>
      </w:r>
      <w:r w:rsidR="001C73F1">
        <w:t>Poskyrio pavadinimas</w:t>
      </w:r>
      <w:bookmarkEnd w:id="16"/>
    </w:p>
    <w:p w14:paraId="6DD1E921" w14:textId="5845CF52" w:rsidR="00C31D46" w:rsidRPr="00A81A68" w:rsidRDefault="00B36B8D" w:rsidP="00183E83">
      <w:pPr>
        <w:pStyle w:val="14Pagrindinistekstas"/>
      </w:pPr>
      <w:r>
        <w:t xml:space="preserve">Tekstas tekstas tekstas tekstas tekstas tekstas tekstas tekstas </w:t>
      </w:r>
      <w:r w:rsidR="001C73F1">
        <w:t>tekstas tekstas</w:t>
      </w:r>
      <w:r w:rsidR="00C31D46" w:rsidRPr="00A81A68">
        <w:t xml:space="preserve"> </w:t>
      </w:r>
      <w:r w:rsidR="001C73F1">
        <w:t>Tekstas</w:t>
      </w:r>
      <w:r w:rsidR="00C31D46"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t xml:space="preserve"> </w:t>
      </w:r>
      <w:r>
        <w:t>tekstas tekstas tekstas tekstas tekstas tekstas tekstas tekstas tekstas tekstas tekstas tekstas tekstas tekstas tekstas tekstas tekstas tekstas tekstas tekstas tekstas tekstas tekstas tekstas</w:t>
      </w:r>
      <w:r w:rsidR="00C31D46" w:rsidRPr="00A81A68">
        <w:t xml:space="preserve"> </w:t>
      </w:r>
      <w:r>
        <w:t xml:space="preserve">tekstas tekstas tekstas tekstas tekstas tekstas tekstas tekstas </w:t>
      </w:r>
      <w:r w:rsidR="001C73F1">
        <w:t>tekstas tekstas</w:t>
      </w:r>
      <w:r w:rsidR="00C31D46"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t xml:space="preserve"> </w:t>
      </w:r>
      <w:r>
        <w:t xml:space="preserve">tekstas tekstas tekstas tekstas tekstas tekstas tekstas tekstas tekstas tekstas tekstas tekstas tekstas tekstas tekstas tekstas tekstas tekstas tekstas tekstas </w:t>
      </w:r>
      <w:r w:rsidR="001C73F1">
        <w:t>tekstas tekstas</w:t>
      </w:r>
      <w:r w:rsidR="00C31D46" w:rsidRPr="00A81A68">
        <w:t xml:space="preserve">. </w:t>
      </w:r>
    </w:p>
    <w:p w14:paraId="24C45FB1" w14:textId="1E5718AD" w:rsidR="00A81A68" w:rsidRDefault="001C73F1" w:rsidP="00183E83">
      <w:pPr>
        <w:pStyle w:val="14Pagrindinistekstas"/>
        <w:rPr>
          <w:rFonts w:eastAsia="SimSun"/>
          <w:lang w:eastAsia="en-US"/>
        </w:rPr>
      </w:pPr>
      <w:r>
        <w:t xml:space="preserve">Visos formulės turi būti sudaromos per Word funkciją </w:t>
      </w:r>
      <w:r w:rsidRPr="001C73F1">
        <w:rPr>
          <w:i/>
        </w:rPr>
        <w:t>Insert</w:t>
      </w:r>
      <w:r w:rsidRPr="001C73F1">
        <w:rPr>
          <w:i/>
        </w:rPr>
        <w:sym w:font="Wingdings" w:char="F0E0"/>
      </w:r>
      <w:r w:rsidRPr="001C73F1">
        <w:rPr>
          <w:i/>
        </w:rPr>
        <w:t>Equation</w:t>
      </w:r>
      <w:r>
        <w:rPr>
          <w:rFonts w:eastAsia="SimSun"/>
          <w:lang w:eastAsia="en-US"/>
        </w:rPr>
        <w:t xml:space="preserve">. Formulės turi būti numeruojamos. </w:t>
      </w:r>
    </w:p>
    <w:p w14:paraId="0EE0916E" w14:textId="34B741FC" w:rsidR="004579AB" w:rsidRPr="004579AB" w:rsidRDefault="00183E83" w:rsidP="00183E83">
      <w:pPr>
        <w:pStyle w:val="21Formul"/>
        <w:rPr>
          <w:rFonts w:eastAsiaTheme="minorEastAsia"/>
          <w:szCs w:val="24"/>
        </w:rPr>
      </w:pPr>
      <w:bookmarkStart w:id="17" w:name="MTBlankEqn"/>
      <w:r>
        <w:tab/>
      </w:r>
      <w:r w:rsidRPr="00183E83">
        <w:rPr>
          <w:position w:val="-32"/>
        </w:rPr>
        <w:object w:dxaOrig="3340" w:dyaOrig="740" w14:anchorId="5FAAB9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pt;height:36.75pt" o:ole="">
            <v:imagedata r:id="rId17" o:title=""/>
          </v:shape>
          <o:OLEObject Type="Embed" ProgID="Equation.DSMT4" ShapeID="_x0000_i1025" DrawAspect="Content" ObjectID="_1693224793" r:id="rId18"/>
        </w:object>
      </w:r>
      <w:bookmarkEnd w:id="17"/>
      <w:r w:rsidR="004579AB" w:rsidRPr="0022024D">
        <w:rPr>
          <w:rFonts w:eastAsiaTheme="minorEastAsia"/>
          <w:bCs/>
          <w:szCs w:val="24"/>
        </w:rPr>
        <w:tab/>
      </w:r>
      <w:r w:rsidR="004579AB" w:rsidRPr="00923A84">
        <w:rPr>
          <w:rFonts w:eastAsiaTheme="minorEastAsia"/>
          <w:szCs w:val="24"/>
        </w:rPr>
        <w:t>(1)</w:t>
      </w:r>
    </w:p>
    <w:p w14:paraId="705B9A04" w14:textId="77777777" w:rsidR="004579AB" w:rsidRPr="00923A84" w:rsidRDefault="004579AB" w:rsidP="00183E83">
      <w:pPr>
        <w:pStyle w:val="22Formulsaikinimas"/>
        <w:rPr>
          <w:rFonts w:eastAsiaTheme="minorEastAsia"/>
          <w:b/>
        </w:rPr>
      </w:pPr>
      <w:r w:rsidRPr="00923A84">
        <w:t>čia:</w:t>
      </w:r>
    </w:p>
    <w:p w14:paraId="0530716F" w14:textId="77777777" w:rsidR="004579AB" w:rsidRPr="004579AB" w:rsidRDefault="004579AB" w:rsidP="00183E83">
      <w:pPr>
        <w:pStyle w:val="22Formulsaikinimas"/>
      </w:pPr>
      <w:r w:rsidRPr="004579AB">
        <w:rPr>
          <w:i/>
        </w:rPr>
        <w:t>Y</w:t>
      </w:r>
      <w:r w:rsidRPr="004579AB">
        <w:t xml:space="preserve"> – priklausomas kintamasis;</w:t>
      </w:r>
    </w:p>
    <w:p w14:paraId="2E7C6B0B" w14:textId="77777777" w:rsidR="004579AB" w:rsidRPr="004579AB" w:rsidRDefault="004579AB" w:rsidP="00183E83">
      <w:pPr>
        <w:pStyle w:val="22Formulsaikinimas"/>
      </w:pPr>
      <w:r w:rsidRPr="004579AB">
        <w:rPr>
          <w:i/>
        </w:rPr>
        <w:t>Y</w:t>
      </w:r>
      <w:r w:rsidRPr="004579AB">
        <w:t xml:space="preserve"> = 1 – kontrolinė kategorija;</w:t>
      </w:r>
    </w:p>
    <w:p w14:paraId="762355EA" w14:textId="77777777" w:rsidR="004579AB" w:rsidRPr="004579AB" w:rsidRDefault="004579AB" w:rsidP="00183E83">
      <w:pPr>
        <w:pStyle w:val="22Formulsaikinimas"/>
      </w:pPr>
      <w:r w:rsidRPr="004579AB">
        <w:rPr>
          <w:i/>
        </w:rPr>
        <w:t>Y</w:t>
      </w:r>
      <w:r w:rsidRPr="004579AB">
        <w:t xml:space="preserve"> = 0 – kontrolinė kategorija;</w:t>
      </w:r>
    </w:p>
    <w:p w14:paraId="44A3F8CE" w14:textId="77777777" w:rsidR="004579AB" w:rsidRPr="004579AB" w:rsidRDefault="004579AB" w:rsidP="00183E83">
      <w:pPr>
        <w:pStyle w:val="22Formulsaikinimas"/>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183E83">
      <w:pPr>
        <w:pStyle w:val="22Formulsaikinimas"/>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183E83">
      <w:pPr>
        <w:pStyle w:val="22Formulsaikinimas"/>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2B4C58C9" w14:textId="3A12426B" w:rsidR="005E0A46" w:rsidRPr="0023485A" w:rsidRDefault="0075286C" w:rsidP="0075286C">
      <w:pPr>
        <w:pStyle w:val="12Poskyriopavadinimas"/>
      </w:pPr>
      <w:bookmarkStart w:id="18" w:name="_Toc74297981"/>
      <w:r>
        <w:t xml:space="preserve">2.2. </w:t>
      </w:r>
      <w:r w:rsidR="005E0A46">
        <w:t>Poskyrio pavadinimas</w:t>
      </w:r>
      <w:bookmarkEnd w:id="18"/>
    </w:p>
    <w:p w14:paraId="6E88F98F" w14:textId="2AF6D4B0" w:rsidR="005E0A46" w:rsidRPr="00A81A68" w:rsidRDefault="005E0A46" w:rsidP="0075286C">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75286C">
      <w:pPr>
        <w:pStyle w:val="20Paveikslovieta"/>
      </w:pPr>
      <w:r w:rsidRPr="00A81A68">
        <w:rPr>
          <w:noProof/>
          <w:lang w:val="lt-LT"/>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5002880" w14:textId="1E013C7D" w:rsidR="00DB44F3" w:rsidRPr="001C73F1" w:rsidRDefault="00A15236" w:rsidP="0075286C">
      <w:pPr>
        <w:pStyle w:val="18Paveikslopavadinimas"/>
      </w:pPr>
      <w:r>
        <w:fldChar w:fldCharType="begin"/>
      </w:r>
      <w:r>
        <w:instrText xml:space="preserve"> SEQ pav. \* ARABIC </w:instrText>
      </w:r>
      <w:r>
        <w:fldChar w:fldCharType="separate"/>
      </w:r>
      <w:bookmarkStart w:id="19" w:name="_Toc21278411"/>
      <w:r w:rsidR="00183E83">
        <w:rPr>
          <w:noProof/>
        </w:rPr>
        <w:t>2</w:t>
      </w:r>
      <w:r>
        <w:rPr>
          <w:noProof/>
        </w:rPr>
        <w:fldChar w:fldCharType="end"/>
      </w:r>
      <w:r w:rsidR="001C73F1" w:rsidRPr="001C73F1">
        <w:t xml:space="preserve"> pav. </w:t>
      </w:r>
      <w:r w:rsidR="001C73F1" w:rsidRPr="00D03390">
        <w:rPr>
          <w:b w:val="0"/>
        </w:rPr>
        <w:t>Pavadinimas</w:t>
      </w:r>
      <w:bookmarkEnd w:id="19"/>
      <w:r w:rsidR="005C786E" w:rsidRPr="00D03390">
        <w:rPr>
          <w:b w:val="0"/>
        </w:rPr>
        <w:t xml:space="preserve"> </w:t>
      </w:r>
    </w:p>
    <w:p w14:paraId="321EA0F9" w14:textId="462604D8" w:rsidR="00436335" w:rsidRDefault="001C73F1" w:rsidP="0075286C">
      <w:pPr>
        <w:pStyle w:val="19Paveiksloaltinis"/>
      </w:pPr>
      <w:r>
        <w:t>Šaltinis: sudaryta autorės</w:t>
      </w:r>
    </w:p>
    <w:p w14:paraId="5C124E91" w14:textId="58A53D6E" w:rsidR="00A81A68" w:rsidRPr="00A81A68" w:rsidRDefault="00B36B8D" w:rsidP="0075286C">
      <w:pPr>
        <w:pStyle w:val="14Pagrindinistekstas"/>
      </w:pPr>
      <w:r>
        <w:t xml:space="preserve">Tekstas tekstas tekstas tekstas tekstas tekstas tekstas tekstas </w:t>
      </w:r>
      <w:r w:rsidR="001C73F1">
        <w:t>tekstas tekstas</w:t>
      </w:r>
      <w:r w:rsidR="00A81A68" w:rsidRPr="00A81A68">
        <w:t xml:space="preserve"> </w:t>
      </w:r>
      <w:r w:rsidR="001C73F1">
        <w:t>Tekstas</w:t>
      </w:r>
      <w:r w:rsidR="00A81A68"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t xml:space="preserve"> </w:t>
      </w:r>
      <w:r>
        <w:t>tekstas tekstas tekstas tekstas tekstas tekstas tekstas tekstas tekstas tekstas tekstas tekstas tekstas tekstas tekstas tekstas tekstas tekstas tekstas tekstas tekstas tekstas tekstas tekstas</w:t>
      </w:r>
      <w:r w:rsidR="00A81A68" w:rsidRPr="00A81A68">
        <w:t xml:space="preserve"> </w:t>
      </w:r>
      <w:r>
        <w:t xml:space="preserve">tekstas tekstas tekstas tekstas tekstas tekstas tekstas tekstas </w:t>
      </w:r>
      <w:r w:rsidR="001C73F1">
        <w:t>tekstas tekstas</w:t>
      </w:r>
      <w:r w:rsidR="00A81A68"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t xml:space="preserve"> </w:t>
      </w:r>
      <w:r>
        <w:t xml:space="preserve">tekstas tekstas tekstas tekstas tekstas tekstas tekstas </w:t>
      </w:r>
      <w:r>
        <w:lastRenderedPageBreak/>
        <w:t xml:space="preserve">tekstas tekstas tekstas tekstas tekstas tekstas tekstas tekstas tekstas tekstas tekstas tekstas tekstas </w:t>
      </w:r>
      <w:r w:rsidR="001C73F1">
        <w:t>tekstas tekstas</w:t>
      </w:r>
      <w:r w:rsidR="00A81A68" w:rsidRPr="00A81A68">
        <w:t xml:space="preserve"> </w:t>
      </w:r>
      <w:r w:rsidR="001C73F1">
        <w:t>Tekstas</w:t>
      </w:r>
      <w:r w:rsidR="00A81A68" w:rsidRPr="00A81A68">
        <w:t xml:space="preserve"> </w:t>
      </w:r>
      <w:r w:rsidR="001C73F1">
        <w:t>Tekstas</w:t>
      </w:r>
      <w:r w:rsidR="00A81A68" w:rsidRPr="00A81A68">
        <w:t xml:space="preserve"> </w:t>
      </w:r>
      <w:r w:rsidR="001C73F1">
        <w:t>Tekstas</w:t>
      </w:r>
      <w:r w:rsidR="00A81A68" w:rsidRPr="00A81A68">
        <w:t>.</w:t>
      </w:r>
    </w:p>
    <w:p w14:paraId="455CEFE9" w14:textId="1E2DA8D3" w:rsidR="00A81A68" w:rsidRPr="00A81A68" w:rsidRDefault="00B36B8D" w:rsidP="0075286C">
      <w:pPr>
        <w:pStyle w:val="14Pagrindinistekstas"/>
      </w:pPr>
      <w:r>
        <w:t xml:space="preserve">Tekstas tekstas tekstas tekstas tekstas tekstas tekstas tekstas </w:t>
      </w:r>
      <w:r w:rsidR="001C73F1">
        <w:t>tekstas tekstas</w:t>
      </w:r>
      <w:r w:rsidR="00A81A68" w:rsidRPr="00A81A68">
        <w:t xml:space="preserve"> </w:t>
      </w:r>
      <w:r w:rsidR="001C73F1">
        <w:t>Tekstas</w:t>
      </w:r>
      <w:r w:rsidR="00A81A68"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t xml:space="preserve"> </w:t>
      </w:r>
      <w:r>
        <w:t>tekstas tekstas tekstas tekstas tekstas tekstas tekstas tekstas tekstas tekstas tekstas tekstas tekstas tekstas tekstas tekstas tekstas tekstas tekstas tekstas tekstas tekstas tekstas tekstas</w:t>
      </w:r>
      <w:r w:rsidR="00A81A68" w:rsidRPr="00A81A68">
        <w:t xml:space="preserve"> </w:t>
      </w:r>
      <w:r>
        <w:t xml:space="preserve">tekstas tekstas tekstas tekstas tekstas tekstas tekstas tekstas </w:t>
      </w:r>
      <w:r w:rsidR="001C73F1">
        <w:t>tekstas tekstas</w:t>
      </w:r>
      <w:r w:rsidR="00A81A68"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t xml:space="preserve"> </w:t>
      </w:r>
      <w:r>
        <w:t xml:space="preserve">tekstas tekstas tekstas tekstas tekstas tekstas tekstas tekstas tekstas tekstas tekstas tekstas tekstas tekstas tekstas tekstas tekstas tekstas tekstas tekstas </w:t>
      </w:r>
      <w:r w:rsidR="001C73F1">
        <w:t>tekstas tekstas</w:t>
      </w:r>
      <w:r w:rsidR="00A81A68" w:rsidRPr="00A81A68">
        <w:t>.</w:t>
      </w:r>
    </w:p>
    <w:p w14:paraId="7535EAA4" w14:textId="24FE8FBD" w:rsidR="00FD7FD5" w:rsidRPr="0023485A" w:rsidRDefault="00922916" w:rsidP="00EE6B74">
      <w:pPr>
        <w:pStyle w:val="11Skyriauspavadinimas1"/>
      </w:pPr>
      <w:r w:rsidRPr="00A81A68">
        <w:br w:type="page"/>
      </w:r>
      <w:bookmarkStart w:id="20" w:name="_Toc74297982"/>
      <w:r w:rsidR="00EE6B74">
        <w:lastRenderedPageBreak/>
        <w:t xml:space="preserve">3. </w:t>
      </w:r>
      <w:r w:rsidR="001C73F1">
        <w:t>EMPIRINIS TYRIMAS</w:t>
      </w:r>
      <w:bookmarkEnd w:id="20"/>
    </w:p>
    <w:p w14:paraId="30777EC7" w14:textId="5FF27DB9" w:rsidR="00FD7FD5" w:rsidRPr="0023485A" w:rsidRDefault="00EE6B74" w:rsidP="00EE6B74">
      <w:pPr>
        <w:pStyle w:val="12Poskyriopavadinimas"/>
      </w:pPr>
      <w:bookmarkStart w:id="21" w:name="_Toc74297983"/>
      <w:r>
        <w:t xml:space="preserve">3.1. </w:t>
      </w:r>
      <w:r w:rsidR="001C73F1">
        <w:t>Poskyrio pavadinimas</w:t>
      </w:r>
      <w:bookmarkEnd w:id="21"/>
    </w:p>
    <w:p w14:paraId="73477307" w14:textId="51626381" w:rsidR="00922916"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tekstas tekstas tekstas tekstas tekstas tekstas tekstas tekstas tekstas tekstas tekstas tekstas tekstas </w:t>
      </w:r>
      <w:r w:rsidR="001C73F1">
        <w:t>tekstas tekstas</w:t>
      </w:r>
      <w:r w:rsidR="00A81A68">
        <w:t>.</w:t>
      </w:r>
    </w:p>
    <w:p w14:paraId="1714D279" w14:textId="1776E2C7" w:rsidR="000A2221" w:rsidRPr="00436335" w:rsidRDefault="00A15236" w:rsidP="00EE6B74">
      <w:pPr>
        <w:pStyle w:val="15Lentelspavadinimas"/>
      </w:pPr>
      <w:r>
        <w:fldChar w:fldCharType="begin"/>
      </w:r>
      <w:r>
        <w:instrText xml:space="preserve"> SEQ lentelė \* ARABIC </w:instrText>
      </w:r>
      <w:r>
        <w:fldChar w:fldCharType="separate"/>
      </w:r>
      <w:bookmarkStart w:id="22" w:name="_Toc21278375"/>
      <w:r w:rsidR="00183E83">
        <w:rPr>
          <w:noProof/>
        </w:rPr>
        <w:t>2</w:t>
      </w:r>
      <w:r>
        <w:rPr>
          <w:noProof/>
        </w:rPr>
        <w:fldChar w:fldCharType="end"/>
      </w:r>
      <w:r w:rsidR="00423455">
        <w:t xml:space="preserve"> lentelė. </w:t>
      </w:r>
      <w:r w:rsidR="00423455" w:rsidRPr="00D03390">
        <w:rPr>
          <w:b w:val="0"/>
        </w:rPr>
        <w:t>Pavadinimas</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E6B74">
            <w:pPr>
              <w:pStyle w:val="16Lentelsgalvut"/>
            </w:pPr>
            <w: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E6B74">
            <w:pPr>
              <w:pStyle w:val="16Lentelsgalvut"/>
            </w:pPr>
            <w:r>
              <w:t>Tekstas</w:t>
            </w:r>
          </w:p>
        </w:tc>
        <w:tc>
          <w:tcPr>
            <w:tcW w:w="2148" w:type="pct"/>
            <w:shd w:val="clear" w:color="auto" w:fill="auto"/>
          </w:tcPr>
          <w:p w14:paraId="738DA915" w14:textId="4DBE3154" w:rsidR="000A2221" w:rsidRPr="00436335" w:rsidRDefault="001C73F1" w:rsidP="00EE6B74">
            <w:pPr>
              <w:pStyle w:val="16Lentelsgalvut"/>
            </w:pPr>
            <w:r>
              <w:t>Tekstas</w:t>
            </w:r>
          </w:p>
        </w:tc>
      </w:tr>
      <w:tr w:rsidR="00A81A68" w:rsidRPr="00436335" w14:paraId="2BC2B938" w14:textId="77777777" w:rsidTr="00EE6B74">
        <w:trPr>
          <w:cantSplit/>
          <w:trHeight w:val="1259"/>
        </w:trPr>
        <w:tc>
          <w:tcPr>
            <w:tcW w:w="384" w:type="pct"/>
            <w:vMerge w:val="restart"/>
            <w:shd w:val="clear" w:color="auto" w:fill="auto"/>
            <w:textDirection w:val="btLr"/>
            <w:vAlign w:val="center"/>
          </w:tcPr>
          <w:p w14:paraId="3B282EE7" w14:textId="3B9C7333" w:rsidR="000A2221" w:rsidRPr="00436335" w:rsidRDefault="001C73F1" w:rsidP="00EE6B74">
            <w:pPr>
              <w:pStyle w:val="17Lentelstekstas"/>
              <w:jc w:val="center"/>
            </w:pPr>
            <w:r>
              <w:t>Tekstas</w:t>
            </w:r>
          </w:p>
        </w:tc>
        <w:tc>
          <w:tcPr>
            <w:tcW w:w="321" w:type="pct"/>
            <w:shd w:val="clear" w:color="auto" w:fill="auto"/>
            <w:textDirection w:val="btLr"/>
            <w:vAlign w:val="center"/>
          </w:tcPr>
          <w:p w14:paraId="0F9C3853" w14:textId="16F584B9" w:rsidR="000A2221" w:rsidRPr="00436335" w:rsidRDefault="001C73F1" w:rsidP="00EE6B74">
            <w:pPr>
              <w:pStyle w:val="17Lentelstekstas"/>
              <w:jc w:val="center"/>
            </w:pPr>
            <w:r>
              <w:t>Tekstas</w:t>
            </w:r>
          </w:p>
        </w:tc>
        <w:tc>
          <w:tcPr>
            <w:tcW w:w="2147" w:type="pct"/>
            <w:shd w:val="clear" w:color="auto" w:fill="auto"/>
            <w:vAlign w:val="center"/>
          </w:tcPr>
          <w:p w14:paraId="47E7DD21" w14:textId="3D5EF386" w:rsidR="000A2221" w:rsidRPr="00436335" w:rsidRDefault="001C73F1" w:rsidP="00EE6B74">
            <w:pPr>
              <w:pStyle w:val="17Lentelstekstas"/>
              <w:jc w:val="left"/>
            </w:pPr>
            <w:r>
              <w:t>Tekstas</w:t>
            </w:r>
          </w:p>
        </w:tc>
        <w:tc>
          <w:tcPr>
            <w:tcW w:w="2148" w:type="pct"/>
            <w:shd w:val="clear" w:color="auto" w:fill="auto"/>
            <w:vAlign w:val="center"/>
          </w:tcPr>
          <w:p w14:paraId="46119660" w14:textId="6E95CA0A" w:rsidR="000A2221" w:rsidRPr="00436335" w:rsidRDefault="001C73F1" w:rsidP="00EE6B74">
            <w:pPr>
              <w:pStyle w:val="17Lentelstekstas"/>
              <w:jc w:val="left"/>
            </w:pPr>
            <w:r>
              <w:t>Tekstas</w:t>
            </w:r>
          </w:p>
        </w:tc>
      </w:tr>
      <w:tr w:rsidR="00A81A68" w:rsidRPr="00436335" w14:paraId="2C012E86" w14:textId="77777777" w:rsidTr="00EE6B74">
        <w:trPr>
          <w:cantSplit/>
          <w:trHeight w:val="1260"/>
        </w:trPr>
        <w:tc>
          <w:tcPr>
            <w:tcW w:w="384" w:type="pct"/>
            <w:vMerge/>
            <w:shd w:val="clear" w:color="auto" w:fill="auto"/>
            <w:vAlign w:val="center"/>
          </w:tcPr>
          <w:p w14:paraId="684852BD" w14:textId="77777777" w:rsidR="000A2221" w:rsidRPr="00436335" w:rsidRDefault="000A2221" w:rsidP="00EE6B74">
            <w:pPr>
              <w:pStyle w:val="17Lentelstekstas"/>
              <w:jc w:val="center"/>
            </w:pPr>
          </w:p>
        </w:tc>
        <w:tc>
          <w:tcPr>
            <w:tcW w:w="321" w:type="pct"/>
            <w:shd w:val="clear" w:color="auto" w:fill="auto"/>
            <w:textDirection w:val="btLr"/>
            <w:vAlign w:val="center"/>
          </w:tcPr>
          <w:p w14:paraId="399AFBBF" w14:textId="33344115" w:rsidR="000A2221" w:rsidRPr="00436335" w:rsidRDefault="001C73F1" w:rsidP="00EE6B74">
            <w:pPr>
              <w:pStyle w:val="17Lentelstekstas"/>
              <w:jc w:val="center"/>
            </w:pPr>
            <w:r>
              <w:t>Tekstas</w:t>
            </w:r>
          </w:p>
        </w:tc>
        <w:tc>
          <w:tcPr>
            <w:tcW w:w="2147" w:type="pct"/>
            <w:shd w:val="clear" w:color="auto" w:fill="auto"/>
            <w:vAlign w:val="center"/>
          </w:tcPr>
          <w:p w14:paraId="1925FA4C" w14:textId="126E4B94" w:rsidR="000A2221" w:rsidRPr="00436335" w:rsidRDefault="001C73F1" w:rsidP="00EE6B74">
            <w:pPr>
              <w:pStyle w:val="17Lentelstekstas"/>
              <w:jc w:val="left"/>
            </w:pPr>
            <w:r>
              <w:t>Tekstas</w:t>
            </w:r>
          </w:p>
        </w:tc>
        <w:tc>
          <w:tcPr>
            <w:tcW w:w="2148" w:type="pct"/>
            <w:shd w:val="clear" w:color="auto" w:fill="auto"/>
            <w:vAlign w:val="center"/>
          </w:tcPr>
          <w:p w14:paraId="6C69A58E" w14:textId="7DD80AEF" w:rsidR="000A2221" w:rsidRPr="00436335" w:rsidRDefault="001C73F1" w:rsidP="00EE6B74">
            <w:pPr>
              <w:pStyle w:val="17Lentelstekstas"/>
              <w:jc w:val="left"/>
            </w:pPr>
            <w:r>
              <w:t>Tekstas</w:t>
            </w:r>
          </w:p>
        </w:tc>
      </w:tr>
    </w:tbl>
    <w:p w14:paraId="4462A0EC" w14:textId="120D97A0" w:rsidR="00CF1952" w:rsidRPr="00436335" w:rsidRDefault="001C73F1" w:rsidP="00EE6B74">
      <w:pPr>
        <w:pStyle w:val="17Lentelsaltinis"/>
        <w:rPr>
          <w:iCs/>
          <w:lang w:val="en-GB"/>
        </w:rPr>
      </w:pPr>
      <w:r>
        <w:rPr>
          <w:iCs/>
          <w:lang w:val="en-GB"/>
        </w:rPr>
        <w:t>Šaltinis</w:t>
      </w:r>
      <w:r w:rsidR="00436335" w:rsidRPr="00436335">
        <w:rPr>
          <w:iCs/>
          <w:lang w:val="en-GB"/>
        </w:rPr>
        <w:t xml:space="preserve">: </w:t>
      </w:r>
      <w:r w:rsidR="00436335" w:rsidRPr="00436335">
        <w:rPr>
          <w:lang w:val="en-GB"/>
        </w:rPr>
        <w:fldChar w:fldCharType="begin" w:fldLock="1"/>
      </w:r>
      <w:r w:rsidR="005E0A46">
        <w:rPr>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lang w:val="en-GB"/>
        </w:rPr>
        <w:fldChar w:fldCharType="separate"/>
      </w:r>
      <w:r>
        <w:rPr>
          <w:noProof/>
          <w:lang w:val="en-GB"/>
        </w:rPr>
        <w:t>sudaryta autorės remiantis</w:t>
      </w:r>
      <w:r w:rsidR="00436335" w:rsidRPr="00436335">
        <w:rPr>
          <w:noProof/>
          <w:lang w:val="en-GB"/>
        </w:rPr>
        <w:t xml:space="preserve"> Salimon</w:t>
      </w:r>
      <w:r w:rsidR="0022024D">
        <w:rPr>
          <w:noProof/>
          <w:lang w:val="en-GB"/>
        </w:rPr>
        <w:t xml:space="preserve"> et al.</w:t>
      </w:r>
      <w:r w:rsidR="00436335" w:rsidRPr="00436335">
        <w:rPr>
          <w:noProof/>
          <w:lang w:val="en-GB"/>
        </w:rPr>
        <w:t xml:space="preserve"> (2017)</w:t>
      </w:r>
      <w:r w:rsidR="00436335" w:rsidRPr="00436335">
        <w:rPr>
          <w:lang w:val="en-GB"/>
        </w:rPr>
        <w:fldChar w:fldCharType="end"/>
      </w:r>
    </w:p>
    <w:p w14:paraId="05C50F8D" w14:textId="4FDCE508" w:rsidR="005C786E"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w:t>
      </w:r>
      <w:r>
        <w:lastRenderedPageBreak/>
        <w:t xml:space="preserve">tekstas tekstas tekstas tekstas tekstas tekstas tekstas tekstas tekstas tekstas tekstas tekstas tekstas </w:t>
      </w:r>
      <w:r w:rsidR="001C73F1">
        <w:t>tekstas tekstas</w:t>
      </w:r>
      <w:r w:rsidR="00A81A68">
        <w:t>.</w:t>
      </w:r>
    </w:p>
    <w:p w14:paraId="73F25076" w14:textId="044D954E" w:rsidR="00FD7FD5" w:rsidRPr="00A81A68" w:rsidRDefault="00EE6B74" w:rsidP="00EE6B74">
      <w:pPr>
        <w:pStyle w:val="12Poskyriopavadinimas"/>
      </w:pPr>
      <w:bookmarkStart w:id="23" w:name="_Toc74297984"/>
      <w:r>
        <w:t xml:space="preserve">3.2. </w:t>
      </w:r>
      <w:r w:rsidR="001C73F1">
        <w:t>Poskyrio pavadinimas</w:t>
      </w:r>
      <w:bookmarkEnd w:id="23"/>
    </w:p>
    <w:p w14:paraId="3205C092" w14:textId="42E8265F" w:rsidR="00A81A68"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tekstas tekstas tekstas tekstas tekstas tekstas tekstas tekstas tekstas tekstas tekstas tekstas tekstas </w:t>
      </w:r>
      <w:r w:rsidR="001C73F1">
        <w:t>tekstas tekstas</w:t>
      </w:r>
      <w:r w:rsidR="00A81A68">
        <w:t>.</w:t>
      </w:r>
    </w:p>
    <w:p w14:paraId="21B964B4" w14:textId="21BC19FF" w:rsidR="00A81A68"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tekstas tekstas tekstas tekstas tekstas tekstas tekstas tekstas tekstas tekstas tekstas tekstas tekstas </w:t>
      </w:r>
      <w:r w:rsidR="001C73F1">
        <w:t>tekstas tekstas</w:t>
      </w:r>
      <w:r w:rsidR="00A81A68">
        <w:t>.</w:t>
      </w:r>
    </w:p>
    <w:p w14:paraId="605901B0" w14:textId="420313DA" w:rsidR="00A81A68"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w:t>
      </w:r>
      <w:r>
        <w:lastRenderedPageBreak/>
        <w:t xml:space="preserve">tekstas tekstas tekstas tekstas tekstas tekstas tekstas tekstas tekstas tekstas tekstas tekstas tekstas </w:t>
      </w:r>
      <w:r w:rsidR="001C73F1">
        <w:t>tekstas tekstas</w:t>
      </w:r>
      <w:r w:rsidR="00A81A68">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5AD9A257" w14:textId="77777777" w:rsidR="00EE6B74" w:rsidRDefault="00EE6B74" w:rsidP="00A81A68">
      <w:pPr>
        <w:tabs>
          <w:tab w:val="left" w:pos="709"/>
        </w:tabs>
        <w:spacing w:line="360" w:lineRule="auto"/>
        <w:ind w:firstLine="720"/>
        <w:jc w:val="both"/>
        <w:rPr>
          <w:color w:val="0D0D0D"/>
          <w:lang w:val="en-GB"/>
        </w:rPr>
        <w:sectPr w:rsidR="00EE6B74" w:rsidSect="00FA2752">
          <w:pgSz w:w="11906" w:h="16838" w:code="9"/>
          <w:pgMar w:top="1134" w:right="1134" w:bottom="1134" w:left="1701" w:header="720" w:footer="720" w:gutter="0"/>
          <w:cols w:space="1296"/>
          <w:docGrid w:linePitch="360"/>
        </w:sectPr>
      </w:pPr>
    </w:p>
    <w:p w14:paraId="6A02ADF9" w14:textId="5393F03E" w:rsidR="006F78A1" w:rsidRPr="00EE6B74" w:rsidRDefault="001C73F1" w:rsidP="00EE6B74">
      <w:pPr>
        <w:pStyle w:val="11Skyriauspavadinimas1"/>
        <w:rPr>
          <w:b w:val="0"/>
        </w:rPr>
      </w:pPr>
      <w:bookmarkStart w:id="24" w:name="_Toc74297985"/>
      <w:r>
        <w:lastRenderedPageBreak/>
        <w:t>IŠVADO</w:t>
      </w:r>
      <w:r w:rsidR="00700347" w:rsidRPr="009840BE">
        <w:t>S</w:t>
      </w:r>
      <w:r w:rsidR="009840BE">
        <w:t xml:space="preserve"> </w:t>
      </w:r>
      <w:r w:rsidR="009840BE" w:rsidRPr="00EE6B74">
        <w:rPr>
          <w:b w:val="0"/>
        </w:rPr>
        <w:t>(</w:t>
      </w:r>
      <w:r w:rsidR="005E0A46" w:rsidRPr="00EE6B74">
        <w:rPr>
          <w:b w:val="0"/>
        </w:rPr>
        <w:t>išvados – tai atsakymai į iškeltus uždavinius</w:t>
      </w:r>
      <w:r w:rsidR="009840BE" w:rsidRPr="00EE6B74">
        <w:rPr>
          <w:b w:val="0"/>
        </w:rPr>
        <w:t>)</w:t>
      </w:r>
      <w:bookmarkEnd w:id="24"/>
    </w:p>
    <w:p w14:paraId="03D9222C" w14:textId="778CFD78" w:rsidR="00922916" w:rsidRPr="00A81A68" w:rsidRDefault="00B36B8D" w:rsidP="00EE6B74">
      <w:pPr>
        <w:pStyle w:val="23Ivadosnumeruotos"/>
        <w:rPr>
          <w:b/>
          <w:iCs/>
        </w:rPr>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w:t>
      </w:r>
      <w:r w:rsidR="001C73F1">
        <w:t>tekstas tekstas</w:t>
      </w:r>
      <w:r w:rsidR="00093D99" w:rsidRPr="00A81A68">
        <w:t xml:space="preserve"> ext </w:t>
      </w:r>
      <w:r>
        <w:t xml:space="preserve">tekstas tekstas tekstas tekstas tekstas </w:t>
      </w:r>
      <w:r w:rsidR="001C73F1">
        <w:t>tekstas tekstas</w:t>
      </w:r>
      <w:r w:rsidR="00093D99" w:rsidRPr="00A81A68">
        <w:t>.</w:t>
      </w:r>
    </w:p>
    <w:p w14:paraId="3C009700" w14:textId="464CB64E" w:rsidR="00093D99" w:rsidRPr="00A81A68" w:rsidRDefault="00B36B8D" w:rsidP="00EE6B74">
      <w:pPr>
        <w:pStyle w:val="23Ivadosnumeruotos"/>
        <w:rPr>
          <w:b/>
          <w:iCs/>
        </w:rPr>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w:t>
      </w:r>
      <w:r w:rsidR="001C73F1">
        <w:t>tekstas tekstas</w:t>
      </w:r>
      <w:r w:rsidR="00093D99" w:rsidRPr="00A81A68">
        <w:t xml:space="preserve"> ext </w:t>
      </w:r>
      <w:r>
        <w:t xml:space="preserve">tekstas tekstas tekstas tekstas tekstas </w:t>
      </w:r>
      <w:r w:rsidR="001C73F1">
        <w:t>tekstas tekstas</w:t>
      </w:r>
      <w:r w:rsidR="00093D99" w:rsidRPr="00A81A68">
        <w:t>.</w:t>
      </w:r>
    </w:p>
    <w:p w14:paraId="7DADAA7F" w14:textId="35661FC8" w:rsidR="00093D99" w:rsidRPr="00A81A68" w:rsidRDefault="00B36B8D" w:rsidP="00EE6B74">
      <w:pPr>
        <w:pStyle w:val="23Ivadosnumeruotos"/>
        <w:rPr>
          <w:b/>
          <w:iCs/>
        </w:rPr>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w:t>
      </w:r>
      <w:r w:rsidR="001C73F1">
        <w:t>tekstas tekstas</w:t>
      </w:r>
      <w:r w:rsidR="00093D99" w:rsidRPr="00A81A68">
        <w:t xml:space="preserve"> ext </w:t>
      </w:r>
      <w:r>
        <w:t xml:space="preserve">tekstas tekstas tekstas tekstas tekstas </w:t>
      </w:r>
      <w:r w:rsidR="001C73F1">
        <w:t>tekstas tekstas</w:t>
      </w:r>
      <w:r w:rsidR="00093D99" w:rsidRPr="00A81A68">
        <w:t>.</w:t>
      </w:r>
    </w:p>
    <w:p w14:paraId="1E527D4A" w14:textId="77777777" w:rsidR="005E0A46" w:rsidRDefault="005E0A46" w:rsidP="0023485A">
      <w:pPr>
        <w:pStyle w:val="Heading1"/>
        <w:numPr>
          <w:ilvl w:val="0"/>
          <w:numId w:val="0"/>
        </w:numPr>
        <w:ind w:left="360" w:hanging="360"/>
      </w:pPr>
    </w:p>
    <w:p w14:paraId="67C1AE83" w14:textId="77777777" w:rsidR="00EE6B74" w:rsidRDefault="00EE6B74" w:rsidP="00EE6B74">
      <w:pPr>
        <w:pStyle w:val="Heading1"/>
        <w:numPr>
          <w:ilvl w:val="0"/>
          <w:numId w:val="0"/>
        </w:numPr>
        <w:ind w:left="360" w:hanging="360"/>
        <w:sectPr w:rsidR="00EE6B74" w:rsidSect="00FA2752">
          <w:pgSz w:w="11906" w:h="16838" w:code="9"/>
          <w:pgMar w:top="1134" w:right="1134" w:bottom="1134" w:left="1701" w:header="720" w:footer="720" w:gutter="0"/>
          <w:cols w:space="1296"/>
          <w:docGrid w:linePitch="360"/>
        </w:sectPr>
      </w:pPr>
    </w:p>
    <w:p w14:paraId="3A935A74" w14:textId="5A0C43EE" w:rsidR="009D48AC" w:rsidRPr="00EE6B74" w:rsidRDefault="005E0A46" w:rsidP="00EE6B74">
      <w:pPr>
        <w:pStyle w:val="11Skyriauspavadinimas1"/>
        <w:rPr>
          <w:b w:val="0"/>
        </w:rPr>
      </w:pPr>
      <w:bookmarkStart w:id="25" w:name="_Toc74297986"/>
      <w:r>
        <w:lastRenderedPageBreak/>
        <w:t>LITERATŪROS SĄRAŠAS</w:t>
      </w:r>
      <w:r w:rsidR="009840BE">
        <w:t xml:space="preserve"> </w:t>
      </w:r>
      <w:r w:rsidR="009840BE" w:rsidRPr="009840BE">
        <w:rPr>
          <w:sz w:val="24"/>
        </w:rPr>
        <w:t xml:space="preserve"> </w:t>
      </w:r>
      <w:r w:rsidR="009840BE" w:rsidRPr="00EE6B74">
        <w:rPr>
          <w:b w:val="0"/>
        </w:rPr>
        <w:t>(</w:t>
      </w:r>
      <w:r w:rsidRPr="00EE6B74">
        <w:rPr>
          <w:b w:val="0"/>
        </w:rPr>
        <w:t>turi būti sudarytas naudojant</w:t>
      </w:r>
      <w:r w:rsidR="009840BE" w:rsidRPr="00EE6B74">
        <w:rPr>
          <w:b w:val="0"/>
        </w:rPr>
        <w:t xml:space="preserve"> Mendeley</w:t>
      </w:r>
      <w:r w:rsidR="00F72BF7" w:rsidRPr="00EE6B74">
        <w:rPr>
          <w:b w:val="0"/>
        </w:rPr>
        <w:t xml:space="preserve"> ar kit</w:t>
      </w:r>
      <w:r w:rsidR="00F72BF7" w:rsidRPr="00EE6B74">
        <w:rPr>
          <w:b w:val="0"/>
          <w:lang w:val="lt-LT"/>
        </w:rPr>
        <w:t>ą automatinio citavimo programą</w:t>
      </w:r>
      <w:r w:rsidR="009840BE" w:rsidRPr="00EE6B74">
        <w:rPr>
          <w:b w:val="0"/>
        </w:rPr>
        <w:t>)</w:t>
      </w:r>
      <w:bookmarkEnd w:id="25"/>
    </w:p>
    <w:p w14:paraId="183A26A2" w14:textId="02077B19" w:rsidR="005E0A46" w:rsidRPr="005E0A46" w:rsidRDefault="0023485A" w:rsidP="00EE6B74">
      <w:pPr>
        <w:pStyle w:val="24Literatra"/>
      </w:pPr>
      <w:r w:rsidRPr="0023485A">
        <w:fldChar w:fldCharType="begin" w:fldLock="1"/>
      </w:r>
      <w:r w:rsidRPr="0023485A">
        <w:instrText xml:space="preserve">ADDIN Mendeley Bibliography CSL_BIBLIOGRAPHY </w:instrText>
      </w:r>
      <w:r w:rsidRPr="0023485A">
        <w:fldChar w:fldCharType="separate"/>
      </w:r>
      <w:r w:rsidR="005E0A46" w:rsidRPr="005E0A46">
        <w:t xml:space="preserve">Manners, I., &amp; Murray, P. (2016). The End of a Noble Narrative? European Integration Narratives after the Nobel Peace Prize. </w:t>
      </w:r>
      <w:r w:rsidR="005E0A46" w:rsidRPr="005E0A46">
        <w:rPr>
          <w:i/>
          <w:iCs/>
        </w:rPr>
        <w:t>JCMS: Journal of Common Market Studies</w:t>
      </w:r>
      <w:r w:rsidR="005E0A46" w:rsidRPr="005E0A46">
        <w:t xml:space="preserve">, </w:t>
      </w:r>
      <w:r w:rsidR="005E0A46" w:rsidRPr="005E0A46">
        <w:rPr>
          <w:i/>
          <w:iCs/>
        </w:rPr>
        <w:t>54</w:t>
      </w:r>
      <w:r w:rsidR="005E0A46" w:rsidRPr="005E0A46">
        <w:t>(1), 185–202. https://doi.org/10.1111/jcms.12324</w:t>
      </w:r>
    </w:p>
    <w:p w14:paraId="09E8E21B" w14:textId="77777777" w:rsidR="005E0A46" w:rsidRPr="005E0A46" w:rsidRDefault="005E0A46" w:rsidP="00EE6B74">
      <w:pPr>
        <w:pStyle w:val="24Literatra"/>
      </w:pPr>
      <w:r w:rsidRPr="005E0A46">
        <w:t xml:space="preserve">Salimon, M. G., Yusoff, R. Z. Bin, &amp; Mohd Mokhtar, S. S. (2017). The mediating role of hedonic motivation on the relationship between adoption of e-banking and its determinants. </w:t>
      </w:r>
      <w:r w:rsidRPr="005E0A46">
        <w:rPr>
          <w:i/>
          <w:iCs/>
        </w:rPr>
        <w:t>International Journal of Bank Marketing</w:t>
      </w:r>
      <w:r w:rsidRPr="005E0A46">
        <w:t xml:space="preserve">, </w:t>
      </w:r>
      <w:r w:rsidRPr="005E0A46">
        <w:rPr>
          <w:i/>
          <w:iCs/>
        </w:rPr>
        <w:t>35</w:t>
      </w:r>
      <w:r w:rsidRPr="005E0A46">
        <w:t>(4), 558–582. https://doi.org/10.1108/IJBM-05-2016-0060</w:t>
      </w:r>
    </w:p>
    <w:p w14:paraId="4636E3B3" w14:textId="77777777" w:rsidR="005E0A46" w:rsidRPr="005E0A46" w:rsidRDefault="005E0A46" w:rsidP="00EE6B74">
      <w:pPr>
        <w:pStyle w:val="24Literatra"/>
      </w:pPr>
      <w:r w:rsidRPr="005E0A46">
        <w:t xml:space="preserve">Sun, Q. (2017). Research on the influencing factors of reverse logistics carbon footprint under sustainable development. </w:t>
      </w:r>
      <w:r w:rsidRPr="005E0A46">
        <w:rPr>
          <w:i/>
          <w:iCs/>
        </w:rPr>
        <w:t>Environmental Science and Pollution Research</w:t>
      </w:r>
      <w:r w:rsidRPr="005E0A46">
        <w:t xml:space="preserve">, </w:t>
      </w:r>
      <w:r w:rsidRPr="005E0A46">
        <w:rPr>
          <w:i/>
          <w:iCs/>
        </w:rPr>
        <w:t>24</w:t>
      </w:r>
      <w:r w:rsidRPr="005E0A46">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56EF31B5" w14:textId="77777777" w:rsidR="00EE6B74" w:rsidRDefault="00EE6B74" w:rsidP="005E0A46">
      <w:pPr>
        <w:spacing w:line="360" w:lineRule="auto"/>
        <w:rPr>
          <w:b/>
          <w:sz w:val="28"/>
          <w:lang w:val="en-GB"/>
        </w:rPr>
        <w:sectPr w:rsidR="00EE6B74" w:rsidSect="00FA2752">
          <w:pgSz w:w="11906" w:h="16838" w:code="9"/>
          <w:pgMar w:top="1134" w:right="1134" w:bottom="1134" w:left="1701" w:header="720" w:footer="720" w:gutter="0"/>
          <w:cols w:space="1296"/>
          <w:docGrid w:linePitch="360"/>
        </w:sectPr>
      </w:pPr>
    </w:p>
    <w:p w14:paraId="5D17E905" w14:textId="675AF50A" w:rsidR="002369BE" w:rsidRPr="00A81A68" w:rsidRDefault="005E0A46" w:rsidP="00EE6B74">
      <w:pPr>
        <w:pStyle w:val="10srapavadinimas"/>
      </w:pPr>
      <w:r>
        <w:lastRenderedPageBreak/>
        <w:t>PRIEDAI</w:t>
      </w:r>
    </w:p>
    <w:p w14:paraId="780E4E96" w14:textId="1ABD5D32" w:rsidR="00D22C35" w:rsidRPr="00D03390" w:rsidRDefault="00A15236" w:rsidP="00EE6B74">
      <w:pPr>
        <w:pStyle w:val="25priedopavadinimas"/>
        <w:rPr>
          <w:b w:val="0"/>
        </w:rPr>
      </w:pPr>
      <w:r>
        <w:fldChar w:fldCharType="begin"/>
      </w:r>
      <w:r>
        <w:instrText xml:space="preserve"> SEQ priedas \* ARABIC </w:instrText>
      </w:r>
      <w:r>
        <w:fldChar w:fldCharType="separate"/>
      </w:r>
      <w:bookmarkStart w:id="26" w:name="_Toc21278513"/>
      <w:bookmarkStart w:id="27" w:name="_Toc74300228"/>
      <w:r w:rsidR="00183E83">
        <w:rPr>
          <w:noProof/>
        </w:rPr>
        <w:t>1</w:t>
      </w:r>
      <w:r>
        <w:rPr>
          <w:noProof/>
        </w:rPr>
        <w:fldChar w:fldCharType="end"/>
      </w:r>
      <w:r w:rsidR="000A48EB" w:rsidRPr="00F72BF7">
        <w:t xml:space="preserve"> priedas. </w:t>
      </w:r>
      <w:r w:rsidR="000A48EB" w:rsidRPr="00D03390">
        <w:rPr>
          <w:b w:val="0"/>
        </w:rPr>
        <w:t>Pavadinimas</w:t>
      </w:r>
      <w:bookmarkEnd w:id="26"/>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EE6B74">
            <w:pPr>
              <w:pStyle w:val="16Lentelsgalvut"/>
              <w:rPr>
                <w:lang w:eastAsia="ru-RU"/>
              </w:rPr>
            </w:pPr>
            <w:r>
              <w:rPr>
                <w:lang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EE6B74">
            <w:pPr>
              <w:pStyle w:val="16Lentelsgalvut"/>
              <w:rPr>
                <w:lang w:eastAsia="ru-RU"/>
              </w:rPr>
            </w:pPr>
            <w:r>
              <w:rPr>
                <w:lang w:eastAsia="ru-RU"/>
              </w:rPr>
              <w:t>Tekstas</w:t>
            </w:r>
          </w:p>
        </w:tc>
        <w:tc>
          <w:tcPr>
            <w:tcW w:w="4928" w:type="dxa"/>
            <w:gridSpan w:val="3"/>
            <w:shd w:val="clear" w:color="auto" w:fill="auto"/>
          </w:tcPr>
          <w:p w14:paraId="3A72E99A" w14:textId="1EB32BE0" w:rsidR="00803006" w:rsidRPr="009840BE" w:rsidRDefault="00F72BF7" w:rsidP="00EE6B74">
            <w:pPr>
              <w:pStyle w:val="16Lentelsgalvut"/>
              <w:rPr>
                <w:lang w:eastAsia="ru-RU"/>
              </w:rPr>
            </w:pPr>
            <w:r>
              <w:rPr>
                <w:lang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EE6B74">
            <w:pPr>
              <w:pStyle w:val="17Lentelstekstas"/>
              <w:rPr>
                <w:lang w:eastAsia="ru-RU"/>
              </w:rPr>
            </w:pPr>
            <w:r>
              <w:rPr>
                <w:lang w:eastAsia="ru-RU"/>
              </w:rPr>
              <w:t>Tekstas</w:t>
            </w:r>
          </w:p>
        </w:tc>
        <w:tc>
          <w:tcPr>
            <w:tcW w:w="1642" w:type="dxa"/>
            <w:shd w:val="clear" w:color="auto" w:fill="auto"/>
          </w:tcPr>
          <w:p w14:paraId="0482C576" w14:textId="4F9AAC29" w:rsidR="00B60065" w:rsidRPr="009840BE" w:rsidRDefault="001C73F1" w:rsidP="00EE6B74">
            <w:pPr>
              <w:pStyle w:val="17Lentelstekstas"/>
              <w:rPr>
                <w:lang w:eastAsia="ru-RU"/>
              </w:rPr>
            </w:pPr>
            <w:r>
              <w:rPr>
                <w:lang w:eastAsia="ru-RU"/>
              </w:rPr>
              <w:t>Tekstas</w:t>
            </w:r>
          </w:p>
        </w:tc>
        <w:tc>
          <w:tcPr>
            <w:tcW w:w="1642" w:type="dxa"/>
            <w:shd w:val="clear" w:color="auto" w:fill="auto"/>
          </w:tcPr>
          <w:p w14:paraId="27DDFD16" w14:textId="4B9468E9" w:rsidR="00B60065" w:rsidRPr="009840BE" w:rsidRDefault="001C73F1" w:rsidP="00EE6B74">
            <w:pPr>
              <w:pStyle w:val="17Lentelstekstas"/>
              <w:rPr>
                <w:lang w:eastAsia="ru-RU"/>
              </w:rPr>
            </w:pPr>
            <w:r>
              <w:rPr>
                <w:lang w:eastAsia="ru-RU"/>
              </w:rPr>
              <w:t>Tekstas</w:t>
            </w:r>
          </w:p>
        </w:tc>
        <w:tc>
          <w:tcPr>
            <w:tcW w:w="1642" w:type="dxa"/>
            <w:shd w:val="clear" w:color="auto" w:fill="auto"/>
          </w:tcPr>
          <w:p w14:paraId="0A42F7D5" w14:textId="16041E83" w:rsidR="00B60065" w:rsidRPr="009840BE" w:rsidRDefault="001C73F1" w:rsidP="00EE6B74">
            <w:pPr>
              <w:pStyle w:val="17Lentelstekstas"/>
              <w:rPr>
                <w:lang w:eastAsia="ru-RU"/>
              </w:rPr>
            </w:pPr>
            <w:r>
              <w:rPr>
                <w:lang w:eastAsia="ru-RU"/>
              </w:rPr>
              <w:t>Tekstas</w:t>
            </w:r>
          </w:p>
        </w:tc>
        <w:tc>
          <w:tcPr>
            <w:tcW w:w="1643" w:type="dxa"/>
            <w:shd w:val="clear" w:color="auto" w:fill="auto"/>
          </w:tcPr>
          <w:p w14:paraId="462A5AC1" w14:textId="774992CB" w:rsidR="00B60065" w:rsidRPr="009840BE" w:rsidRDefault="001C73F1" w:rsidP="00EE6B74">
            <w:pPr>
              <w:pStyle w:val="17Lentelstekstas"/>
              <w:rPr>
                <w:lang w:eastAsia="ru-RU"/>
              </w:rPr>
            </w:pPr>
            <w:r>
              <w:rPr>
                <w:lang w:eastAsia="ru-RU"/>
              </w:rPr>
              <w:t>Tekstas</w:t>
            </w:r>
          </w:p>
        </w:tc>
        <w:tc>
          <w:tcPr>
            <w:tcW w:w="1643" w:type="dxa"/>
            <w:shd w:val="clear" w:color="auto" w:fill="auto"/>
          </w:tcPr>
          <w:p w14:paraId="61E876AD" w14:textId="52FF41AE" w:rsidR="00B60065" w:rsidRPr="009840BE" w:rsidRDefault="001C73F1" w:rsidP="00EE6B74">
            <w:pPr>
              <w:pStyle w:val="17Lentelstekstas"/>
              <w:rPr>
                <w:lang w:eastAsia="ru-RU"/>
              </w:rPr>
            </w:pPr>
            <w:r>
              <w:rPr>
                <w:lang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EE6B74">
            <w:pPr>
              <w:pStyle w:val="17Lentelstekstas"/>
              <w:rPr>
                <w:lang w:eastAsia="ru-RU"/>
              </w:rPr>
            </w:pPr>
            <w:r>
              <w:rPr>
                <w:lang w:eastAsia="ru-RU"/>
              </w:rPr>
              <w:t>Tekstas</w:t>
            </w:r>
          </w:p>
        </w:tc>
        <w:tc>
          <w:tcPr>
            <w:tcW w:w="1642" w:type="dxa"/>
            <w:shd w:val="clear" w:color="auto" w:fill="auto"/>
          </w:tcPr>
          <w:p w14:paraId="7378DFEA" w14:textId="190E09B6" w:rsidR="00B60065" w:rsidRPr="009840BE" w:rsidRDefault="001C73F1" w:rsidP="00EE6B74">
            <w:pPr>
              <w:pStyle w:val="17Lentelstekstas"/>
              <w:rPr>
                <w:lang w:eastAsia="ru-RU"/>
              </w:rPr>
            </w:pPr>
            <w:r>
              <w:rPr>
                <w:lang w:eastAsia="ru-RU"/>
              </w:rPr>
              <w:t>Tekstas</w:t>
            </w:r>
          </w:p>
        </w:tc>
        <w:tc>
          <w:tcPr>
            <w:tcW w:w="1642" w:type="dxa"/>
            <w:shd w:val="clear" w:color="auto" w:fill="auto"/>
          </w:tcPr>
          <w:p w14:paraId="7F331BA0" w14:textId="26A54644" w:rsidR="00B60065" w:rsidRPr="009840BE" w:rsidRDefault="001C73F1" w:rsidP="00EE6B74">
            <w:pPr>
              <w:pStyle w:val="17Lentelstekstas"/>
              <w:rPr>
                <w:lang w:eastAsia="ru-RU"/>
              </w:rPr>
            </w:pPr>
            <w:r>
              <w:rPr>
                <w:lang w:eastAsia="ru-RU"/>
              </w:rPr>
              <w:t>Tekstas</w:t>
            </w:r>
          </w:p>
        </w:tc>
        <w:tc>
          <w:tcPr>
            <w:tcW w:w="1642" w:type="dxa"/>
            <w:shd w:val="clear" w:color="auto" w:fill="auto"/>
          </w:tcPr>
          <w:p w14:paraId="66B7C0A2" w14:textId="6F525902" w:rsidR="00B60065" w:rsidRPr="009840BE" w:rsidRDefault="001C73F1" w:rsidP="00EE6B74">
            <w:pPr>
              <w:pStyle w:val="17Lentelstekstas"/>
              <w:rPr>
                <w:lang w:eastAsia="ru-RU"/>
              </w:rPr>
            </w:pPr>
            <w:r>
              <w:rPr>
                <w:lang w:eastAsia="ru-RU"/>
              </w:rPr>
              <w:t>Tekstas</w:t>
            </w:r>
          </w:p>
        </w:tc>
        <w:tc>
          <w:tcPr>
            <w:tcW w:w="1643" w:type="dxa"/>
            <w:shd w:val="clear" w:color="auto" w:fill="auto"/>
          </w:tcPr>
          <w:p w14:paraId="3265FC44" w14:textId="01E3A236" w:rsidR="00B60065" w:rsidRPr="009840BE" w:rsidRDefault="001C73F1" w:rsidP="00EE6B74">
            <w:pPr>
              <w:pStyle w:val="17Lentelstekstas"/>
              <w:rPr>
                <w:lang w:eastAsia="ru-RU"/>
              </w:rPr>
            </w:pPr>
            <w:r>
              <w:rPr>
                <w:lang w:eastAsia="ru-RU"/>
              </w:rPr>
              <w:t>Tekstas</w:t>
            </w:r>
          </w:p>
        </w:tc>
        <w:tc>
          <w:tcPr>
            <w:tcW w:w="1643" w:type="dxa"/>
            <w:shd w:val="clear" w:color="auto" w:fill="auto"/>
          </w:tcPr>
          <w:p w14:paraId="0D8B8862" w14:textId="6EB88B0A" w:rsidR="00B60065" w:rsidRPr="009840BE" w:rsidRDefault="001C73F1" w:rsidP="00EE6B74">
            <w:pPr>
              <w:pStyle w:val="17Lentelstekstas"/>
              <w:rPr>
                <w:lang w:eastAsia="ru-RU"/>
              </w:rPr>
            </w:pPr>
            <w:r>
              <w:rPr>
                <w:lang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EE6B74">
            <w:pPr>
              <w:pStyle w:val="17Lentelstekstas"/>
              <w:rPr>
                <w:lang w:eastAsia="ru-RU"/>
              </w:rPr>
            </w:pPr>
            <w:r>
              <w:rPr>
                <w:lang w:eastAsia="ru-RU"/>
              </w:rPr>
              <w:t>Tekstas</w:t>
            </w:r>
          </w:p>
        </w:tc>
        <w:tc>
          <w:tcPr>
            <w:tcW w:w="1642" w:type="dxa"/>
            <w:shd w:val="clear" w:color="auto" w:fill="auto"/>
          </w:tcPr>
          <w:p w14:paraId="50BD8DFE" w14:textId="4E6164D5" w:rsidR="00B60065" w:rsidRPr="009840BE" w:rsidRDefault="001C73F1" w:rsidP="00EE6B74">
            <w:pPr>
              <w:pStyle w:val="17Lentelstekstas"/>
              <w:rPr>
                <w:lang w:eastAsia="ru-RU"/>
              </w:rPr>
            </w:pPr>
            <w:r>
              <w:rPr>
                <w:lang w:eastAsia="ru-RU"/>
              </w:rPr>
              <w:t>Tekstas</w:t>
            </w:r>
          </w:p>
        </w:tc>
        <w:tc>
          <w:tcPr>
            <w:tcW w:w="1642" w:type="dxa"/>
            <w:shd w:val="clear" w:color="auto" w:fill="auto"/>
          </w:tcPr>
          <w:p w14:paraId="12FD2271" w14:textId="2F942BFB" w:rsidR="00B60065" w:rsidRPr="009840BE" w:rsidRDefault="001C73F1" w:rsidP="00EE6B74">
            <w:pPr>
              <w:pStyle w:val="17Lentelstekstas"/>
              <w:rPr>
                <w:lang w:eastAsia="ru-RU"/>
              </w:rPr>
            </w:pPr>
            <w:r>
              <w:rPr>
                <w:lang w:eastAsia="ru-RU"/>
              </w:rPr>
              <w:t>Tekstas</w:t>
            </w:r>
          </w:p>
        </w:tc>
        <w:tc>
          <w:tcPr>
            <w:tcW w:w="1642" w:type="dxa"/>
            <w:shd w:val="clear" w:color="auto" w:fill="auto"/>
          </w:tcPr>
          <w:p w14:paraId="141F0260" w14:textId="4992AA5C" w:rsidR="00B60065" w:rsidRPr="009840BE" w:rsidRDefault="001C73F1" w:rsidP="00EE6B74">
            <w:pPr>
              <w:pStyle w:val="17Lentelstekstas"/>
              <w:rPr>
                <w:lang w:eastAsia="ru-RU"/>
              </w:rPr>
            </w:pPr>
            <w:r>
              <w:rPr>
                <w:lang w:eastAsia="ru-RU"/>
              </w:rPr>
              <w:t>Tekstas</w:t>
            </w:r>
          </w:p>
        </w:tc>
        <w:tc>
          <w:tcPr>
            <w:tcW w:w="1643" w:type="dxa"/>
            <w:shd w:val="clear" w:color="auto" w:fill="auto"/>
          </w:tcPr>
          <w:p w14:paraId="04AACEA2" w14:textId="47552765" w:rsidR="00B60065" w:rsidRPr="009840BE" w:rsidRDefault="001C73F1" w:rsidP="00EE6B74">
            <w:pPr>
              <w:pStyle w:val="17Lentelstekstas"/>
              <w:rPr>
                <w:lang w:eastAsia="ru-RU"/>
              </w:rPr>
            </w:pPr>
            <w:r>
              <w:rPr>
                <w:lang w:eastAsia="ru-RU"/>
              </w:rPr>
              <w:t>Tekstas</w:t>
            </w:r>
          </w:p>
        </w:tc>
        <w:tc>
          <w:tcPr>
            <w:tcW w:w="1643" w:type="dxa"/>
            <w:shd w:val="clear" w:color="auto" w:fill="auto"/>
          </w:tcPr>
          <w:p w14:paraId="27C5C158" w14:textId="13CAA48C" w:rsidR="00B60065" w:rsidRPr="009840BE" w:rsidRDefault="001C73F1" w:rsidP="00EE6B74">
            <w:pPr>
              <w:pStyle w:val="17Lentelstekstas"/>
              <w:rPr>
                <w:lang w:eastAsia="ru-RU"/>
              </w:rPr>
            </w:pPr>
            <w:r>
              <w:rPr>
                <w:lang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EE6B74">
            <w:pPr>
              <w:pStyle w:val="17Lentelstekstas"/>
              <w:rPr>
                <w:lang w:eastAsia="ru-RU"/>
              </w:rPr>
            </w:pPr>
            <w:r>
              <w:rPr>
                <w:lang w:eastAsia="ru-RU"/>
              </w:rPr>
              <w:t>Tekstas</w:t>
            </w:r>
          </w:p>
        </w:tc>
        <w:tc>
          <w:tcPr>
            <w:tcW w:w="1642" w:type="dxa"/>
            <w:shd w:val="clear" w:color="auto" w:fill="auto"/>
          </w:tcPr>
          <w:p w14:paraId="396944B0" w14:textId="76305CA9" w:rsidR="00B60065" w:rsidRPr="009840BE" w:rsidRDefault="001C73F1" w:rsidP="00EE6B74">
            <w:pPr>
              <w:pStyle w:val="17Lentelstekstas"/>
              <w:rPr>
                <w:lang w:eastAsia="ru-RU"/>
              </w:rPr>
            </w:pPr>
            <w:r>
              <w:rPr>
                <w:lang w:eastAsia="ru-RU"/>
              </w:rPr>
              <w:t>Tekstas</w:t>
            </w:r>
          </w:p>
        </w:tc>
        <w:tc>
          <w:tcPr>
            <w:tcW w:w="1642" w:type="dxa"/>
            <w:shd w:val="clear" w:color="auto" w:fill="auto"/>
          </w:tcPr>
          <w:p w14:paraId="167CED7B" w14:textId="4BD6074C" w:rsidR="00B60065" w:rsidRPr="009840BE" w:rsidRDefault="001C73F1" w:rsidP="00EE6B74">
            <w:pPr>
              <w:pStyle w:val="17Lentelstekstas"/>
              <w:rPr>
                <w:lang w:eastAsia="ru-RU"/>
              </w:rPr>
            </w:pPr>
            <w:r>
              <w:rPr>
                <w:lang w:eastAsia="ru-RU"/>
              </w:rPr>
              <w:t>Tekstas</w:t>
            </w:r>
          </w:p>
        </w:tc>
        <w:tc>
          <w:tcPr>
            <w:tcW w:w="1642" w:type="dxa"/>
            <w:shd w:val="clear" w:color="auto" w:fill="auto"/>
          </w:tcPr>
          <w:p w14:paraId="51AF3D7B" w14:textId="543649AE" w:rsidR="00B60065" w:rsidRPr="009840BE" w:rsidRDefault="001C73F1" w:rsidP="00EE6B74">
            <w:pPr>
              <w:pStyle w:val="17Lentelstekstas"/>
              <w:rPr>
                <w:lang w:eastAsia="ru-RU"/>
              </w:rPr>
            </w:pPr>
            <w:r>
              <w:rPr>
                <w:lang w:eastAsia="ru-RU"/>
              </w:rPr>
              <w:t>Tekstas</w:t>
            </w:r>
          </w:p>
        </w:tc>
        <w:tc>
          <w:tcPr>
            <w:tcW w:w="1643" w:type="dxa"/>
            <w:shd w:val="clear" w:color="auto" w:fill="auto"/>
          </w:tcPr>
          <w:p w14:paraId="4AD6818F" w14:textId="6A21602B" w:rsidR="00B60065" w:rsidRPr="009840BE" w:rsidRDefault="001C73F1" w:rsidP="00EE6B74">
            <w:pPr>
              <w:pStyle w:val="17Lentelstekstas"/>
              <w:rPr>
                <w:lang w:eastAsia="ru-RU"/>
              </w:rPr>
            </w:pPr>
            <w:r>
              <w:rPr>
                <w:lang w:eastAsia="ru-RU"/>
              </w:rPr>
              <w:t>Tekstas</w:t>
            </w:r>
          </w:p>
        </w:tc>
        <w:tc>
          <w:tcPr>
            <w:tcW w:w="1643" w:type="dxa"/>
            <w:shd w:val="clear" w:color="auto" w:fill="auto"/>
          </w:tcPr>
          <w:p w14:paraId="223517AE" w14:textId="67541428" w:rsidR="00B60065" w:rsidRPr="009840BE" w:rsidRDefault="001C73F1" w:rsidP="00EE6B74">
            <w:pPr>
              <w:pStyle w:val="17Lentelstekstas"/>
              <w:rPr>
                <w:lang w:eastAsia="ru-RU"/>
              </w:rPr>
            </w:pPr>
            <w:r>
              <w:rPr>
                <w:lang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55065F9F" w:rsidR="000A48EB" w:rsidRPr="00D03390" w:rsidRDefault="00A15236" w:rsidP="00EE6B74">
      <w:pPr>
        <w:pStyle w:val="25priedopavadinimas"/>
        <w:rPr>
          <w:b w:val="0"/>
        </w:rPr>
      </w:pPr>
      <w:r>
        <w:lastRenderedPageBreak/>
        <w:fldChar w:fldCharType="begin"/>
      </w:r>
      <w:r>
        <w:instrText xml:space="preserve"> SEQ priedas \* ARABIC </w:instrText>
      </w:r>
      <w:r>
        <w:fldChar w:fldCharType="separate"/>
      </w:r>
      <w:bookmarkStart w:id="28" w:name="_Toc21278514"/>
      <w:bookmarkStart w:id="29" w:name="_Toc74300229"/>
      <w:r w:rsidR="00183E83">
        <w:rPr>
          <w:noProof/>
        </w:rPr>
        <w:t>2</w:t>
      </w:r>
      <w:r>
        <w:rPr>
          <w:noProof/>
        </w:rPr>
        <w:fldChar w:fldCharType="end"/>
      </w:r>
      <w:r w:rsidR="000A48EB" w:rsidRPr="00F72BF7">
        <w:t xml:space="preserve"> priedas. </w:t>
      </w:r>
      <w:r w:rsidR="000A48EB" w:rsidRPr="00D03390">
        <w:rPr>
          <w:b w:val="0"/>
        </w:rPr>
        <w:t>Pavadinimas</w:t>
      </w:r>
      <w:bookmarkEnd w:id="28"/>
      <w:bookmarkEnd w:id="29"/>
    </w:p>
    <w:p w14:paraId="0253010C" w14:textId="77777777" w:rsidR="005547B2" w:rsidRDefault="005547B2" w:rsidP="00EE6B74">
      <w:pPr>
        <w:pStyle w:val="20Paveikslovieta"/>
      </w:pPr>
      <w:r w:rsidRPr="0023485A">
        <w:rPr>
          <w:noProof/>
          <w:lang w:val="lt-LT"/>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sectPr w:rsidR="005547B2" w:rsidSect="00FA2752">
      <w:pgSz w:w="11906" w:h="16838" w:code="9"/>
      <w:pgMar w:top="1134" w:right="1134" w:bottom="1134" w:left="1701" w:header="720" w:footer="720" w:gutter="0"/>
      <w:cols w:space="12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AC9136" w14:textId="77777777" w:rsidR="00121434" w:rsidRDefault="00121434">
      <w:r>
        <w:separator/>
      </w:r>
    </w:p>
  </w:endnote>
  <w:endnote w:type="continuationSeparator" w:id="0">
    <w:p w14:paraId="35353032" w14:textId="77777777" w:rsidR="00121434" w:rsidRDefault="00121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6BC6E4E1" w14:textId="3A10ECB4" w:rsidR="00B36B8D" w:rsidRPr="00A841F5" w:rsidRDefault="00B36B8D" w:rsidP="00FA2752">
        <w:pPr>
          <w:pStyle w:val="Footer"/>
          <w:jc w:val="center"/>
        </w:pPr>
        <w:r>
          <w:fldChar w:fldCharType="begin"/>
        </w:r>
        <w:r>
          <w:instrText xml:space="preserve"> PAGE   \* MERGEFORMAT </w:instrText>
        </w:r>
        <w:r>
          <w:fldChar w:fldCharType="separate"/>
        </w:r>
        <w:r w:rsidR="00E94638">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92C83E" w14:textId="77777777" w:rsidR="00121434" w:rsidRDefault="00121434">
      <w:r>
        <w:separator/>
      </w:r>
    </w:p>
  </w:footnote>
  <w:footnote w:type="continuationSeparator" w:id="0">
    <w:p w14:paraId="7161FD95" w14:textId="77777777" w:rsidR="00121434" w:rsidRDefault="001214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1CF1D26"/>
    <w:multiLevelType w:val="multilevel"/>
    <w:tmpl w:val="D2B4FFB4"/>
    <w:lvl w:ilvl="0">
      <w:start w:val="1"/>
      <w:numFmt w:val="decimal"/>
      <w:lvlText w:val="%1."/>
      <w:lvlJc w:val="left"/>
      <w:pPr>
        <w:ind w:left="360" w:hanging="360"/>
      </w:pPr>
      <w:rPr>
        <w:rFonts w:eastAsia="Times New Roman" w:hint="default"/>
      </w:rPr>
    </w:lvl>
    <w:lvl w:ilvl="1">
      <w:start w:val="1"/>
      <w:numFmt w:val="decimal"/>
      <w:lvlText w:val="%1.%2."/>
      <w:lvlJc w:val="left"/>
      <w:pPr>
        <w:ind w:left="643" w:hanging="360"/>
      </w:pPr>
      <w:rPr>
        <w:rFonts w:eastAsia="Times New Roman" w:hint="default"/>
      </w:rPr>
    </w:lvl>
    <w:lvl w:ilvl="2">
      <w:start w:val="1"/>
      <w:numFmt w:val="decimal"/>
      <w:lvlText w:val="%1.%2.%3."/>
      <w:lvlJc w:val="left"/>
      <w:pPr>
        <w:ind w:left="1200" w:hanging="720"/>
      </w:pPr>
      <w:rPr>
        <w:rFonts w:eastAsia="Times New Roman" w:hint="default"/>
      </w:rPr>
    </w:lvl>
    <w:lvl w:ilvl="3">
      <w:start w:val="1"/>
      <w:numFmt w:val="decimal"/>
      <w:lvlText w:val="%1.%2.%3.%4."/>
      <w:lvlJc w:val="left"/>
      <w:pPr>
        <w:ind w:left="1440" w:hanging="720"/>
      </w:pPr>
      <w:rPr>
        <w:rFonts w:eastAsia="Times New Roman" w:hint="default"/>
      </w:rPr>
    </w:lvl>
    <w:lvl w:ilvl="4">
      <w:start w:val="1"/>
      <w:numFmt w:val="decimal"/>
      <w:lvlText w:val="%1.%2.%3.%4.%5."/>
      <w:lvlJc w:val="left"/>
      <w:pPr>
        <w:ind w:left="2040" w:hanging="1080"/>
      </w:pPr>
      <w:rPr>
        <w:rFonts w:eastAsia="Times New Roman" w:hint="default"/>
      </w:rPr>
    </w:lvl>
    <w:lvl w:ilvl="5">
      <w:start w:val="1"/>
      <w:numFmt w:val="decimal"/>
      <w:lvlText w:val="%1.%2.%3.%4.%5.%6."/>
      <w:lvlJc w:val="left"/>
      <w:pPr>
        <w:ind w:left="2280" w:hanging="1080"/>
      </w:pPr>
      <w:rPr>
        <w:rFonts w:eastAsia="Times New Roman" w:hint="default"/>
      </w:rPr>
    </w:lvl>
    <w:lvl w:ilvl="6">
      <w:start w:val="1"/>
      <w:numFmt w:val="decimal"/>
      <w:lvlText w:val="%1.%2.%3.%4.%5.%6.%7."/>
      <w:lvlJc w:val="left"/>
      <w:pPr>
        <w:ind w:left="2880" w:hanging="1440"/>
      </w:pPr>
      <w:rPr>
        <w:rFonts w:eastAsia="Times New Roman" w:hint="default"/>
      </w:rPr>
    </w:lvl>
    <w:lvl w:ilvl="7">
      <w:start w:val="1"/>
      <w:numFmt w:val="decimal"/>
      <w:lvlText w:val="%1.%2.%3.%4.%5.%6.%7.%8."/>
      <w:lvlJc w:val="left"/>
      <w:pPr>
        <w:ind w:left="3120" w:hanging="1440"/>
      </w:pPr>
      <w:rPr>
        <w:rFonts w:eastAsia="Times New Roman" w:hint="default"/>
      </w:rPr>
    </w:lvl>
    <w:lvl w:ilvl="8">
      <w:start w:val="1"/>
      <w:numFmt w:val="decimal"/>
      <w:lvlText w:val="%1.%2.%3.%4.%5.%6.%7.%8.%9."/>
      <w:lvlJc w:val="left"/>
      <w:pPr>
        <w:ind w:left="3720" w:hanging="1800"/>
      </w:pPr>
      <w:rPr>
        <w:rFonts w:eastAsia="Times New Roman"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3AB229EA"/>
    <w:lvl w:ilvl="0" w:tplc="52226048">
      <w:start w:val="1"/>
      <w:numFmt w:val="decimal"/>
      <w:pStyle w:val="26tekstasnumeruotas"/>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DE43CE2"/>
    <w:lvl w:ilvl="0" w:tplc="323463A2">
      <w:start w:val="1"/>
      <w:numFmt w:val="decimal"/>
      <w:pStyle w:val="23Ivadosnumeruotos"/>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6A4CDF6"/>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287"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9"/>
  </w:num>
  <w:num w:numId="13">
    <w:abstractNumId w:val="7"/>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6"/>
  </w:num>
  <w:num w:numId="22">
    <w:abstractNumId w:val="3"/>
  </w:num>
  <w:num w:numId="23">
    <w:abstractNumId w:val="26"/>
  </w:num>
  <w:num w:numId="24">
    <w:abstractNumId w:val="8"/>
  </w:num>
  <w:num w:numId="25">
    <w:abstractNumId w:val="24"/>
  </w:num>
  <w:num w:numId="26">
    <w:abstractNumId w:val="4"/>
  </w:num>
  <w:num w:numId="27">
    <w:abstractNumId w:val="22"/>
  </w:num>
  <w:num w:numId="28">
    <w:abstractNumId w:val="29"/>
  </w:num>
  <w:num w:numId="29">
    <w:abstractNumId w:val="17"/>
  </w:num>
  <w:num w:numId="30">
    <w:abstractNumId w:val="10"/>
  </w:num>
  <w:num w:numId="31">
    <w:abstractNumId w:val="2"/>
  </w:num>
  <w:num w:numId="32">
    <w:abstractNumId w:val="30"/>
  </w:num>
  <w:num w:numId="33">
    <w:abstractNumId w:val="19"/>
  </w:num>
  <w:num w:numId="34">
    <w:abstractNumId w:val="28"/>
  </w:num>
  <w:num w:numId="35">
    <w:abstractNumId w:val="15"/>
  </w:num>
  <w:num w:numId="36">
    <w:abstractNumId w:val="35"/>
  </w:num>
  <w:num w:numId="37">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30"/>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434"/>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3E8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4F59"/>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018B"/>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85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6C11"/>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286C"/>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01BC"/>
    <w:rsid w:val="007C130F"/>
    <w:rsid w:val="007C19BC"/>
    <w:rsid w:val="007C206B"/>
    <w:rsid w:val="007C2C6C"/>
    <w:rsid w:val="007C35FE"/>
    <w:rsid w:val="007C420F"/>
    <w:rsid w:val="007C7A2C"/>
    <w:rsid w:val="007D114A"/>
    <w:rsid w:val="007E0DAC"/>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5996"/>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1DAA"/>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5236"/>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527"/>
    <w:rsid w:val="00A676D1"/>
    <w:rsid w:val="00A70568"/>
    <w:rsid w:val="00A70EEC"/>
    <w:rsid w:val="00A73B6F"/>
    <w:rsid w:val="00A73D95"/>
    <w:rsid w:val="00A74A6E"/>
    <w:rsid w:val="00A77282"/>
    <w:rsid w:val="00A80B3F"/>
    <w:rsid w:val="00A81A68"/>
    <w:rsid w:val="00A840C2"/>
    <w:rsid w:val="00A841F5"/>
    <w:rsid w:val="00A87CE6"/>
    <w:rsid w:val="00A904FD"/>
    <w:rsid w:val="00A9358A"/>
    <w:rsid w:val="00A9359B"/>
    <w:rsid w:val="00A95E94"/>
    <w:rsid w:val="00AA6300"/>
    <w:rsid w:val="00AA6D6F"/>
    <w:rsid w:val="00AA6E38"/>
    <w:rsid w:val="00AA6EFE"/>
    <w:rsid w:val="00AB73C0"/>
    <w:rsid w:val="00AB7611"/>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9B5"/>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506B"/>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390"/>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4020"/>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4638"/>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E6B74"/>
    <w:rsid w:val="00EF2142"/>
    <w:rsid w:val="00F031E4"/>
    <w:rsid w:val="00F03926"/>
    <w:rsid w:val="00F03E1F"/>
    <w:rsid w:val="00F0410A"/>
    <w:rsid w:val="00F04A7D"/>
    <w:rsid w:val="00F04D48"/>
    <w:rsid w:val="00F06474"/>
    <w:rsid w:val="00F06780"/>
    <w:rsid w:val="00F07C11"/>
    <w:rsid w:val="00F155A4"/>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2752"/>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ind w:left="720"/>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rsid w:val="00A67527"/>
    <w:pPr>
      <w:tabs>
        <w:tab w:val="right" w:leader="dot" w:pos="9072"/>
      </w:tabs>
      <w:spacing w:before="120" w:after="120"/>
      <w:jc w:val="both"/>
    </w:pPr>
    <w:rPr>
      <w:bCs/>
      <w:caps/>
      <w:noProof/>
    </w:rPr>
  </w:style>
  <w:style w:type="paragraph" w:styleId="TOC3">
    <w:name w:val="toc 3"/>
    <w:basedOn w:val="Normal"/>
    <w:next w:val="Normal"/>
    <w:autoRedefine/>
    <w:uiPriority w:val="39"/>
    <w:rsid w:val="00AB7611"/>
    <w:pPr>
      <w:tabs>
        <w:tab w:val="right" w:leader="dot" w:pos="9072"/>
      </w:tabs>
      <w:ind w:left="482"/>
    </w:pPr>
    <w:rPr>
      <w:rFonts w:cstheme="minorHAnsi"/>
      <w:i/>
      <w:iCs/>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A67527"/>
    <w:pPr>
      <w:tabs>
        <w:tab w:val="right" w:leader="dot" w:pos="9072"/>
      </w:tabs>
    </w:pPr>
    <w:rPr>
      <w:rFonts w:cstheme="minorHAnsi"/>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customStyle="1" w:styleId="01universitetas">
    <w:name w:val="01_universitetas"/>
    <w:basedOn w:val="Normal"/>
    <w:qFormat/>
    <w:rsid w:val="00FA2752"/>
    <w:pPr>
      <w:spacing w:after="100" w:line="360" w:lineRule="auto"/>
      <w:jc w:val="center"/>
    </w:pPr>
    <w:rPr>
      <w:sz w:val="28"/>
    </w:rPr>
  </w:style>
  <w:style w:type="paragraph" w:customStyle="1" w:styleId="02Fakultetaskatedra">
    <w:name w:val="02_Fakultetas_katedra"/>
    <w:basedOn w:val="Normal"/>
    <w:qFormat/>
    <w:rsid w:val="00B929B5"/>
    <w:pPr>
      <w:spacing w:line="360" w:lineRule="auto"/>
      <w:jc w:val="center"/>
    </w:pPr>
    <w:rPr>
      <w:lang w:val="en-US"/>
    </w:rPr>
  </w:style>
  <w:style w:type="paragraph" w:customStyle="1" w:styleId="03Temospavadinimas">
    <w:name w:val="03_Temos pavadinimas"/>
    <w:basedOn w:val="Normal"/>
    <w:qFormat/>
    <w:rsid w:val="00B929B5"/>
    <w:pPr>
      <w:spacing w:before="3000" w:line="360" w:lineRule="auto"/>
      <w:jc w:val="center"/>
    </w:pPr>
    <w:rPr>
      <w:b/>
      <w:caps/>
      <w:sz w:val="28"/>
    </w:rPr>
  </w:style>
  <w:style w:type="paragraph" w:customStyle="1" w:styleId="04Dalykopavadinimas">
    <w:name w:val="04_Dalyko pavadinimas"/>
    <w:basedOn w:val="Normal"/>
    <w:qFormat/>
    <w:rsid w:val="00B929B5"/>
    <w:pPr>
      <w:spacing w:before="300" w:line="360" w:lineRule="auto"/>
      <w:jc w:val="center"/>
    </w:pPr>
    <w:rPr>
      <w:szCs w:val="20"/>
    </w:rPr>
  </w:style>
  <w:style w:type="paragraph" w:customStyle="1" w:styleId="05Darbotipas">
    <w:name w:val="05_Darbo tipas"/>
    <w:basedOn w:val="Normal"/>
    <w:qFormat/>
    <w:rsid w:val="00B929B5"/>
    <w:pPr>
      <w:spacing w:line="360" w:lineRule="auto"/>
      <w:jc w:val="center"/>
    </w:pPr>
  </w:style>
  <w:style w:type="paragraph" w:customStyle="1" w:styleId="06Darbatliko">
    <w:name w:val="06_Darbą atliko"/>
    <w:basedOn w:val="Normal"/>
    <w:qFormat/>
    <w:rsid w:val="00B929B5"/>
    <w:pPr>
      <w:spacing w:before="3000" w:line="360" w:lineRule="auto"/>
      <w:ind w:firstLine="1298"/>
      <w:jc w:val="center"/>
    </w:pPr>
  </w:style>
  <w:style w:type="paragraph" w:customStyle="1" w:styleId="07Darbtikrino">
    <w:name w:val="07_Darbą tikrino"/>
    <w:basedOn w:val="Normal"/>
    <w:qFormat/>
    <w:rsid w:val="00B929B5"/>
    <w:pPr>
      <w:spacing w:line="360" w:lineRule="auto"/>
      <w:jc w:val="right"/>
    </w:pPr>
  </w:style>
  <w:style w:type="paragraph" w:customStyle="1" w:styleId="08Vilnius">
    <w:name w:val="08_Vilnius"/>
    <w:basedOn w:val="Normal"/>
    <w:qFormat/>
    <w:rsid w:val="00B929B5"/>
    <w:pPr>
      <w:spacing w:before="3000" w:line="360" w:lineRule="auto"/>
      <w:jc w:val="center"/>
    </w:pPr>
  </w:style>
  <w:style w:type="paragraph" w:customStyle="1" w:styleId="09Turinys">
    <w:name w:val="09_Turinys"/>
    <w:basedOn w:val="Normal"/>
    <w:qFormat/>
    <w:rsid w:val="00AB7611"/>
    <w:pPr>
      <w:keepNext/>
      <w:keepLines/>
      <w:spacing w:after="400" w:line="276" w:lineRule="auto"/>
      <w:jc w:val="center"/>
      <w:outlineLvl w:val="0"/>
    </w:pPr>
    <w:rPr>
      <w:b/>
      <w:sz w:val="28"/>
      <w:szCs w:val="28"/>
      <w:lang w:val="en-GB" w:eastAsia="en-US"/>
    </w:rPr>
  </w:style>
  <w:style w:type="paragraph" w:customStyle="1" w:styleId="10srapavadinimas">
    <w:name w:val="10_sąrašų pavadinimas"/>
    <w:basedOn w:val="Normal"/>
    <w:qFormat/>
    <w:rsid w:val="003A4F59"/>
    <w:pPr>
      <w:keepNext/>
      <w:keepLines/>
      <w:spacing w:after="400" w:line="360" w:lineRule="auto"/>
      <w:jc w:val="center"/>
      <w:outlineLvl w:val="0"/>
    </w:pPr>
    <w:rPr>
      <w:b/>
      <w:bCs/>
      <w:sz w:val="28"/>
      <w:szCs w:val="28"/>
      <w:lang w:val="en-GB" w:eastAsia="en-US"/>
    </w:rPr>
  </w:style>
  <w:style w:type="paragraph" w:customStyle="1" w:styleId="11Skyriauspavadinimas1">
    <w:name w:val="11_Skyriaus pavadinimas 1"/>
    <w:basedOn w:val="Heading1"/>
    <w:qFormat/>
    <w:rsid w:val="00F155A4"/>
    <w:pPr>
      <w:numPr>
        <w:numId w:val="0"/>
      </w:numPr>
    </w:pPr>
  </w:style>
  <w:style w:type="paragraph" w:customStyle="1" w:styleId="12Poskyriopavadinimas">
    <w:name w:val="12_Poskyrio pavadinimas"/>
    <w:basedOn w:val="Heading2"/>
    <w:qFormat/>
    <w:rsid w:val="00F155A4"/>
    <w:pPr>
      <w:numPr>
        <w:ilvl w:val="0"/>
        <w:numId w:val="0"/>
      </w:numPr>
    </w:pPr>
  </w:style>
  <w:style w:type="paragraph" w:customStyle="1" w:styleId="13Skyreliopavadinimas">
    <w:name w:val="13_Skyrelio pavadinimas"/>
    <w:basedOn w:val="Heading3"/>
    <w:qFormat/>
    <w:rsid w:val="00F155A4"/>
    <w:pPr>
      <w:numPr>
        <w:ilvl w:val="0"/>
        <w:numId w:val="0"/>
      </w:numPr>
    </w:pPr>
  </w:style>
  <w:style w:type="paragraph" w:customStyle="1" w:styleId="14Pagrindinistekstas">
    <w:name w:val="14_Pagrindinis tekstas"/>
    <w:basedOn w:val="Normal"/>
    <w:qFormat/>
    <w:rsid w:val="007E0DAC"/>
    <w:pPr>
      <w:tabs>
        <w:tab w:val="left" w:pos="426"/>
      </w:tabs>
      <w:spacing w:line="360" w:lineRule="auto"/>
      <w:ind w:firstLine="720"/>
      <w:jc w:val="both"/>
    </w:pPr>
    <w:rPr>
      <w:lang w:val="en-GB"/>
    </w:rPr>
  </w:style>
  <w:style w:type="paragraph" w:customStyle="1" w:styleId="15Lentelspavadinimas">
    <w:name w:val="15_Lentelės pavadinimas"/>
    <w:basedOn w:val="Caption"/>
    <w:qFormat/>
    <w:rsid w:val="00D84020"/>
    <w:pPr>
      <w:spacing w:before="240" w:after="60"/>
      <w:jc w:val="left"/>
    </w:pPr>
  </w:style>
  <w:style w:type="paragraph" w:customStyle="1" w:styleId="16Lentelsgalvut">
    <w:name w:val="16_Lentelės galvutė"/>
    <w:basedOn w:val="Normal"/>
    <w:qFormat/>
    <w:rsid w:val="007C01BC"/>
    <w:pPr>
      <w:tabs>
        <w:tab w:val="left" w:pos="709"/>
      </w:tabs>
      <w:spacing w:before="40" w:after="40"/>
      <w:jc w:val="center"/>
    </w:pPr>
    <w:rPr>
      <w:b/>
      <w:sz w:val="20"/>
      <w:lang w:val="en-GB"/>
    </w:rPr>
  </w:style>
  <w:style w:type="paragraph" w:customStyle="1" w:styleId="17Lentelstekstas">
    <w:name w:val="17_Lentelės tekstas"/>
    <w:basedOn w:val="Normal"/>
    <w:qFormat/>
    <w:rsid w:val="007C01BC"/>
    <w:pPr>
      <w:tabs>
        <w:tab w:val="left" w:pos="709"/>
      </w:tabs>
      <w:spacing w:before="40" w:after="40"/>
      <w:jc w:val="both"/>
    </w:pPr>
    <w:rPr>
      <w:sz w:val="20"/>
      <w:szCs w:val="20"/>
      <w:lang w:val="en-GB"/>
    </w:rPr>
  </w:style>
  <w:style w:type="paragraph" w:customStyle="1" w:styleId="17Lentelsaltinis">
    <w:name w:val="17_Lentelės šaltinis"/>
    <w:basedOn w:val="Normal"/>
    <w:qFormat/>
    <w:rsid w:val="007C01BC"/>
    <w:pPr>
      <w:tabs>
        <w:tab w:val="left" w:pos="709"/>
      </w:tabs>
      <w:spacing w:before="60" w:after="240" w:line="360" w:lineRule="auto"/>
      <w:jc w:val="both"/>
    </w:pPr>
    <w:rPr>
      <w:sz w:val="20"/>
    </w:rPr>
  </w:style>
  <w:style w:type="paragraph" w:customStyle="1" w:styleId="18Paveikslopavadinimas">
    <w:name w:val="18_Paveikslo pavadinimas"/>
    <w:basedOn w:val="Caption"/>
    <w:qFormat/>
    <w:rsid w:val="007C01BC"/>
    <w:pPr>
      <w:spacing w:before="200" w:after="100"/>
    </w:pPr>
  </w:style>
  <w:style w:type="paragraph" w:customStyle="1" w:styleId="19Paveiksloaltinis">
    <w:name w:val="19_Paveikslo šaltinis"/>
    <w:basedOn w:val="Normal"/>
    <w:qFormat/>
    <w:rsid w:val="007C01BC"/>
    <w:pPr>
      <w:tabs>
        <w:tab w:val="left" w:pos="709"/>
      </w:tabs>
      <w:spacing w:before="60" w:after="240" w:line="360" w:lineRule="auto"/>
    </w:pPr>
    <w:rPr>
      <w:sz w:val="20"/>
      <w:lang w:val="en-GB"/>
    </w:rPr>
  </w:style>
  <w:style w:type="paragraph" w:customStyle="1" w:styleId="20Paveikslovieta">
    <w:name w:val="20_Paveikslo vieta"/>
    <w:basedOn w:val="Normal"/>
    <w:qFormat/>
    <w:rsid w:val="00183E83"/>
    <w:pPr>
      <w:tabs>
        <w:tab w:val="left" w:pos="709"/>
      </w:tabs>
      <w:spacing w:before="240" w:after="60" w:line="360" w:lineRule="auto"/>
      <w:jc w:val="center"/>
    </w:pPr>
    <w:rPr>
      <w:lang w:val="en-GB"/>
    </w:rPr>
  </w:style>
  <w:style w:type="character" w:customStyle="1" w:styleId="MTConvertedEquation">
    <w:name w:val="MTConvertedEquation"/>
    <w:basedOn w:val="DefaultParagraphFont"/>
    <w:rsid w:val="00183E83"/>
    <w:rPr>
      <w:rFonts w:ascii="Cambria Math" w:hAnsi="Cambria Math"/>
      <w:bCs/>
      <w:iCs/>
    </w:rPr>
  </w:style>
  <w:style w:type="paragraph" w:customStyle="1" w:styleId="21Formul">
    <w:name w:val="21_Formulė"/>
    <w:basedOn w:val="Caption"/>
    <w:qFormat/>
    <w:rsid w:val="00183E83"/>
    <w:pPr>
      <w:tabs>
        <w:tab w:val="center" w:pos="4536"/>
        <w:tab w:val="right" w:pos="9072"/>
      </w:tabs>
      <w:spacing w:before="60" w:after="60" w:line="360" w:lineRule="auto"/>
      <w:jc w:val="left"/>
    </w:pPr>
    <w:rPr>
      <w:b w:val="0"/>
      <w:sz w:val="24"/>
    </w:rPr>
  </w:style>
  <w:style w:type="paragraph" w:customStyle="1" w:styleId="22Formulsaikinimas">
    <w:name w:val="22_Formulės aiškinimas"/>
    <w:basedOn w:val="Caption"/>
    <w:qFormat/>
    <w:rsid w:val="00183E83"/>
    <w:pPr>
      <w:spacing w:line="360" w:lineRule="auto"/>
      <w:jc w:val="both"/>
    </w:pPr>
    <w:rPr>
      <w:b w:val="0"/>
      <w:sz w:val="24"/>
      <w:szCs w:val="24"/>
    </w:rPr>
  </w:style>
  <w:style w:type="paragraph" w:customStyle="1" w:styleId="23Ivadosnumeruotos">
    <w:name w:val="23_Išvados numeruotos"/>
    <w:basedOn w:val="Normal"/>
    <w:qFormat/>
    <w:rsid w:val="00EE6B74"/>
    <w:pPr>
      <w:numPr>
        <w:numId w:val="34"/>
      </w:numPr>
      <w:autoSpaceDE w:val="0"/>
      <w:autoSpaceDN w:val="0"/>
      <w:adjustRightInd w:val="0"/>
      <w:spacing w:line="360" w:lineRule="auto"/>
      <w:jc w:val="both"/>
    </w:pPr>
    <w:rPr>
      <w:lang w:val="en-GB"/>
    </w:rPr>
  </w:style>
  <w:style w:type="paragraph" w:customStyle="1" w:styleId="24Literatra">
    <w:name w:val="24_Literatūra"/>
    <w:basedOn w:val="Normal"/>
    <w:qFormat/>
    <w:rsid w:val="00EE6B74"/>
    <w:pPr>
      <w:widowControl w:val="0"/>
      <w:autoSpaceDE w:val="0"/>
      <w:autoSpaceDN w:val="0"/>
      <w:adjustRightInd w:val="0"/>
      <w:spacing w:before="100" w:after="100" w:line="360" w:lineRule="auto"/>
      <w:ind w:left="480" w:hanging="480"/>
      <w:jc w:val="both"/>
    </w:pPr>
    <w:rPr>
      <w:noProof/>
    </w:rPr>
  </w:style>
  <w:style w:type="paragraph" w:customStyle="1" w:styleId="25priedopavadinimas">
    <w:name w:val="25_priedo pavadinimas"/>
    <w:basedOn w:val="Caption"/>
    <w:qFormat/>
    <w:rsid w:val="00EE6B74"/>
    <w:pPr>
      <w:spacing w:line="360" w:lineRule="auto"/>
      <w:jc w:val="left"/>
    </w:pPr>
    <w:rPr>
      <w:sz w:val="24"/>
      <w:szCs w:val="20"/>
      <w:lang w:eastAsia="ru-RU"/>
    </w:rPr>
  </w:style>
  <w:style w:type="paragraph" w:customStyle="1" w:styleId="26tekstasnumeruotas">
    <w:name w:val="26_tekstas numeruotas"/>
    <w:basedOn w:val="Normal"/>
    <w:qFormat/>
    <w:rsid w:val="0041018B"/>
    <w:pPr>
      <w:numPr>
        <w:numId w:val="35"/>
      </w:numPr>
      <w:spacing w:line="360" w:lineRule="auto"/>
      <w:ind w:left="1491" w:hanging="357"/>
      <w:jc w:val="both"/>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2.wmf"/><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ndeley.com/" TargetMode="Externa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footer" Target="footer2.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B8D006-A277-48FD-A8A3-009DE7D7D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7848</Words>
  <Characters>10174</Characters>
  <Application>Microsoft Office Word</Application>
  <DocSecurity>0</DocSecurity>
  <Lines>84</Lines>
  <Paragraphs>5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27967</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Lina Račaitė</cp:lastModifiedBy>
  <cp:revision>2</cp:revision>
  <dcterms:created xsi:type="dcterms:W3CDTF">2021-09-15T12:27:00Z</dcterms:created>
  <dcterms:modified xsi:type="dcterms:W3CDTF">2021-09-1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y fmtid="{D5CDD505-2E9C-101B-9397-08002B2CF9AE}" pid="25" name="MTWinEqns">
    <vt:bool>true</vt:bool>
  </property>
</Properties>
</file>